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414539">
      <w:pPr>
        <w:pStyle w:val="Heading1"/>
      </w:pPr>
      <w:r w:rsidRPr="00CC7B8B">
        <w:t>Stage 1 Verification Report Submission Template</w:t>
      </w:r>
    </w:p>
    <w:p w14:paraId="50AE766D" w14:textId="77777777" w:rsidR="00167923" w:rsidRPr="00CC7B8B" w:rsidRDefault="00167923" w:rsidP="003F6D28"/>
    <w:p w14:paraId="5002251D" w14:textId="77777777" w:rsidR="00167923" w:rsidRPr="00CC7B8B" w:rsidRDefault="00167923" w:rsidP="00414539">
      <w:pPr>
        <w:pStyle w:val="Heading1"/>
      </w:pPr>
      <w:r w:rsidRPr="00CC7B8B">
        <w:t>Title</w:t>
      </w:r>
    </w:p>
    <w:p w14:paraId="7D56AA7D" w14:textId="704740D1" w:rsidR="00167923" w:rsidRPr="00CC7B8B" w:rsidRDefault="00167923" w:rsidP="003F6D28">
      <w:r w:rsidRPr="00CC7B8B">
        <w:t xml:space="preserve">Verification Report: </w:t>
      </w:r>
      <w:r w:rsidR="007C6D8D">
        <w:t>A</w:t>
      </w:r>
      <w:r w:rsidR="00F33E7E">
        <w:t xml:space="preserve"> critical reanalysis of </w:t>
      </w:r>
      <w:r w:rsidR="004823A4" w:rsidRPr="00CC7B8B">
        <w:t>Vahey et al. (2015) “A meta-analysis of criterion effects for the Implicit Relational Assessment Procedure (IRAP) in the clinical domain”</w:t>
      </w:r>
    </w:p>
    <w:p w14:paraId="00D77F44" w14:textId="77777777" w:rsidR="00167923" w:rsidRPr="00CC7B8B" w:rsidRDefault="00167923" w:rsidP="003F6D28"/>
    <w:p w14:paraId="6639FEEF" w14:textId="77777777" w:rsidR="00167923" w:rsidRPr="00CC7B8B" w:rsidRDefault="00167923" w:rsidP="00414539">
      <w:pPr>
        <w:pStyle w:val="Heading1"/>
      </w:pPr>
      <w:r w:rsidRPr="00CC7B8B">
        <w:t>Abstract</w:t>
      </w:r>
    </w:p>
    <w:p w14:paraId="6B09B69E" w14:textId="1FF0ACFB" w:rsidR="008F1826" w:rsidRPr="00CC7B8B" w:rsidRDefault="008F1826" w:rsidP="003F6D28">
      <w:r w:rsidRPr="00CC7B8B">
        <w:t>Vahey et al. (2015)</w:t>
      </w:r>
      <w:r w:rsidR="00144468">
        <w:t xml:space="preserve"> </w:t>
      </w:r>
      <w:r w:rsidR="00021C43">
        <w:t xml:space="preserve">concluded that </w:t>
      </w:r>
      <w:r w:rsidR="00FD43BB" w:rsidRPr="00CC7B8B">
        <w:t xml:space="preserve">the Implicit Relational Assessment Procedure (IRAP) has </w:t>
      </w:r>
      <w:r w:rsidRPr="00CC7B8B">
        <w:t xml:space="preserve">potential </w:t>
      </w:r>
      <w:r w:rsidR="00FD43BB" w:rsidRPr="00CC7B8B">
        <w:t>“</w:t>
      </w:r>
      <w:r w:rsidRPr="00CC7B8B">
        <w:t>as a tool for clinical assessment”</w:t>
      </w:r>
      <w:r w:rsidR="00FD43BB" w:rsidRPr="00CC7B8B">
        <w:t xml:space="preserve">. They reported </w:t>
      </w:r>
      <w:r w:rsidRPr="00CC7B8B">
        <w:t xml:space="preserve">power analyses </w:t>
      </w:r>
      <w:r w:rsidR="00FD43BB" w:rsidRPr="00CC7B8B">
        <w:t xml:space="preserve">which have </w:t>
      </w:r>
      <w:r w:rsidRPr="00CC7B8B">
        <w:t xml:space="preserve">been </w:t>
      </w:r>
      <w:r w:rsidR="005D57C4">
        <w:t xml:space="preserve">used </w:t>
      </w:r>
      <w:r w:rsidR="00E331D9" w:rsidRPr="00CC7B8B">
        <w:t xml:space="preserve">frequently </w:t>
      </w:r>
      <w:r w:rsidR="00A77217">
        <w:t xml:space="preserve">to determine </w:t>
      </w:r>
      <w:r w:rsidRPr="00CC7B8B">
        <w:t>sample size</w:t>
      </w:r>
      <w:r w:rsidR="00A77217">
        <w:t>s</w:t>
      </w:r>
      <w:r w:rsidR="003A45E9" w:rsidRPr="00CC7B8B">
        <w:t xml:space="preserve">. </w:t>
      </w:r>
      <w:r w:rsidR="00CA0676" w:rsidRPr="00CC7B8B">
        <w:t>T</w:t>
      </w:r>
      <w:r w:rsidRPr="00CC7B8B">
        <w:t>h</w:t>
      </w:r>
      <w:r w:rsidR="00874DC3">
        <w:t xml:space="preserve">is </w:t>
      </w:r>
      <w:r w:rsidRPr="00CC7B8B">
        <w:t xml:space="preserve">article assesses the computational reproducibility of </w:t>
      </w:r>
      <w:r w:rsidR="0006572D" w:rsidRPr="00CC7B8B">
        <w:t xml:space="preserve">Vahey et al.’s </w:t>
      </w:r>
      <w:r w:rsidR="00FA16AB">
        <w:t>results</w:t>
      </w:r>
      <w:r w:rsidR="0006572D" w:rsidRPr="00CC7B8B">
        <w:t xml:space="preserve">. </w:t>
      </w:r>
      <w:r w:rsidR="00AD04A1" w:rsidRPr="00CC7B8B">
        <w:t>On the whole, conclusions could not be reproduced and m</w:t>
      </w:r>
      <w:r w:rsidR="00BC43CB" w:rsidRPr="00CC7B8B">
        <w:t>any apparent errors were detected</w:t>
      </w:r>
      <w:r w:rsidR="00A55612" w:rsidRPr="00CC7B8B">
        <w:t xml:space="preserve">, </w:t>
      </w:r>
      <w:r w:rsidR="00153513" w:rsidRPr="00CC7B8B">
        <w:t>generally in favour of over</w:t>
      </w:r>
      <w:r w:rsidR="004768DA" w:rsidRPr="00CC7B8B">
        <w:t>-</w:t>
      </w:r>
      <w:r w:rsidR="00153513" w:rsidRPr="00CC7B8B">
        <w:t xml:space="preserve">estimating the IRAP’s validity. </w:t>
      </w:r>
      <w:r w:rsidR="00D129E9" w:rsidRPr="00CC7B8B">
        <w:t>A new meta-analysis and power analysis suggest</w:t>
      </w:r>
      <w:r w:rsidR="00931CF6" w:rsidRPr="00CC7B8B">
        <w:t>ed</w:t>
      </w:r>
      <w:r w:rsidR="00D129E9" w:rsidRPr="00CC7B8B">
        <w:t xml:space="preserve"> that the IRAP has weak criterion validity </w:t>
      </w:r>
      <w:r w:rsidR="00C72363" w:rsidRPr="00CC7B8B">
        <w:t xml:space="preserve">for clinically-relevant </w:t>
      </w:r>
      <w:r w:rsidR="0082244A" w:rsidRPr="00CC7B8B">
        <w:t xml:space="preserve">variables </w:t>
      </w:r>
      <w:r w:rsidR="00D129E9" w:rsidRPr="00CC7B8B">
        <w:t>and requires very large sample sizes.</w:t>
      </w:r>
      <w:r w:rsidR="0082244A" w:rsidRPr="00CC7B8B">
        <w:t xml:space="preserve"> </w:t>
      </w:r>
    </w:p>
    <w:p w14:paraId="4FC1B17B" w14:textId="77777777" w:rsidR="00167923" w:rsidRPr="00CC7B8B" w:rsidRDefault="00167923" w:rsidP="003F6D28"/>
    <w:p w14:paraId="54C2A568" w14:textId="77777777" w:rsidR="00167923" w:rsidRPr="00CC7B8B" w:rsidRDefault="00167923" w:rsidP="00414539">
      <w:pPr>
        <w:pStyle w:val="Heading1"/>
      </w:pPr>
      <w:r w:rsidRPr="00CC7B8B">
        <w:t>Keywords</w:t>
      </w:r>
    </w:p>
    <w:p w14:paraId="4A506BEF" w14:textId="65868028" w:rsidR="00167923" w:rsidRPr="00CC7B8B" w:rsidRDefault="00745EFD" w:rsidP="003F6D28">
      <w:r w:rsidRPr="00CC7B8B">
        <w:t>implicit relational assessment procedure; i</w:t>
      </w:r>
      <w:r w:rsidR="002874E7" w:rsidRPr="00CC7B8B">
        <w:t>mplicit attitudes; meta-analysis; criterion validity; verification report</w:t>
      </w:r>
    </w:p>
    <w:p w14:paraId="0A4991E9" w14:textId="77777777" w:rsidR="00167923" w:rsidRPr="00CC7B8B" w:rsidRDefault="00167923" w:rsidP="003F6D28"/>
    <w:p w14:paraId="436F4234" w14:textId="77777777" w:rsidR="00167923" w:rsidRPr="00CC7B8B" w:rsidRDefault="00167923" w:rsidP="00414539">
      <w:pPr>
        <w:pStyle w:val="Heading1"/>
      </w:pPr>
      <w:r w:rsidRPr="00CC7B8B">
        <w:t>Introduction</w:t>
      </w:r>
    </w:p>
    <w:p w14:paraId="769D40FB" w14:textId="565A61D2" w:rsidR="000D2430" w:rsidRPr="00524107" w:rsidRDefault="00167923" w:rsidP="00524107">
      <w:pPr>
        <w:rPr>
          <w:i/>
          <w:iCs/>
        </w:rPr>
      </w:pPr>
      <w:r w:rsidRPr="00524107">
        <w:rPr>
          <w:i/>
          <w:iCs/>
          <w:highlight w:val="yellow"/>
        </w:rPr>
        <w:t>At minimum, the introduction should include a brief introduction to the topic, and a clear justification of the importance of the verification attempt.</w:t>
      </w:r>
    </w:p>
    <w:p w14:paraId="2075B15E" w14:textId="6E6B7F8A" w:rsidR="003F13D2" w:rsidRPr="00CC7B8B" w:rsidRDefault="000D2430" w:rsidP="00871B4C">
      <w:r w:rsidRPr="00CC7B8B">
        <w:t xml:space="preserve">Indirect measures of implicit attitudes have seen wide use in </w:t>
      </w:r>
      <w:r w:rsidR="00D93E5B" w:rsidRPr="00CC7B8B">
        <w:t xml:space="preserve">many areas of psychology </w:t>
      </w:r>
      <w:r w:rsidRPr="00CC7B8B">
        <w:t xml:space="preserve">research over the last twenty </w:t>
      </w:r>
      <w:r w:rsidR="00D93E5B" w:rsidRPr="00CC7B8B">
        <w:t xml:space="preserve">five </w:t>
      </w:r>
      <w:r w:rsidRPr="00CC7B8B">
        <w:t>years</w:t>
      </w:r>
      <w:r w:rsidR="00D93E5B" w:rsidRPr="00CC7B8B">
        <w:t xml:space="preserve">, including psychopathology research </w:t>
      </w:r>
      <w:r w:rsidR="00D93E5B" w:rsidRPr="00CC7B8B">
        <w:fldChar w:fldCharType="begin"/>
      </w:r>
      <w:r w:rsidR="00D93E5B" w:rsidRPr="00CC7B8B">
        <w:instrText xml:space="preserve"> ADDIN ZOTERO_ITEM CSL_CITATION {"citationID":"tbpVPz5K","properties":{"formattedCitation":"(e.g., Greenwald &amp; Lai, 2020; Roefs et al., 2011)","plainCitation":"(e.g., Greenwald &amp; Lai, 2020; Roefs et al., 2011)","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425,"uris":["http://zotero.org/users/1687755/items/R37R9SNK"],"itemData":{"id":1425,"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fldChar w:fldCharType="separate"/>
      </w:r>
      <w:r w:rsidR="00D93E5B" w:rsidRPr="00CC7B8B">
        <w:t>(e.g., Greenwald &amp; Lai, 2020; Roefs et al., 2011)</w:t>
      </w:r>
      <w:r w:rsidR="00D93E5B" w:rsidRPr="00CC7B8B">
        <w:fldChar w:fldCharType="end"/>
      </w:r>
      <w:r w:rsidRPr="00CC7B8B">
        <w:t xml:space="preserve">. Unlike self-reports, </w:t>
      </w:r>
      <w:r w:rsidR="0065383A" w:rsidRPr="00CC7B8B">
        <w:t xml:space="preserve">implicit </w:t>
      </w:r>
      <w:r w:rsidR="00EF0391" w:rsidRPr="00CC7B8B">
        <w:t xml:space="preserve">measures aim to </w:t>
      </w:r>
      <w:r w:rsidRPr="00CC7B8B">
        <w:t xml:space="preserve">infer individuals’ attitudes through reaction time biases, misattributions, and other forms of automatic </w:t>
      </w:r>
      <w:r w:rsidR="00EB7476" w:rsidRPr="00CC7B8B">
        <w:t>behaviour</w:t>
      </w:r>
      <w:r w:rsidRPr="00CC7B8B">
        <w:t xml:space="preserve"> </w:t>
      </w:r>
      <w:r w:rsidRPr="00CC7B8B">
        <w:fldChar w:fldCharType="begin"/>
      </w:r>
      <w:r w:rsidR="00B95E95" w:rsidRPr="00CC7B8B">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1387,"uris":["http://zotero.org/users/1687755/items/WPFGDZMD"],"itemData":{"id":138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20,"uris":["http://zotero.org/users/1687755/items/L3DDQX5Y"],"itemData":{"id":2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Pr="00CC7B8B">
        <w:fldChar w:fldCharType="separate"/>
      </w:r>
      <w:r w:rsidRPr="00CC7B8B">
        <w:t>(De Houwer &amp; Moors, 2010; although see Corneille &amp; Hütter, 2020)</w:t>
      </w:r>
      <w:r w:rsidRPr="00CC7B8B">
        <w:fldChar w:fldCharType="end"/>
      </w:r>
      <w:r w:rsidRPr="00CC7B8B">
        <w:t xml:space="preserve">. </w:t>
      </w:r>
    </w:p>
    <w:p w14:paraId="774D19F9" w14:textId="2D08CE6A" w:rsidR="0093498C" w:rsidRPr="00CC7B8B" w:rsidRDefault="000D2430" w:rsidP="00871B4C">
      <w:r w:rsidRPr="00CC7B8B">
        <w:t xml:space="preserve">A meta-analysis of </w:t>
      </w:r>
      <w:r w:rsidR="00916B1E">
        <w:t xml:space="preserve">the </w:t>
      </w:r>
      <w:r w:rsidRPr="00CC7B8B">
        <w:t xml:space="preserve">one implicit measure, the Implicit Relational Assessment Procedure </w:t>
      </w:r>
      <w:r w:rsidRPr="00CC7B8B">
        <w:fldChar w:fldCharType="begin"/>
      </w:r>
      <w:r w:rsidR="00B95E95" w:rsidRPr="00CC7B8B">
        <w:instrText xml:space="preserve"> ADDIN ZOTERO_ITEM CSL_CITATION {"citationID":"QvWzUdFS","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fldChar w:fldCharType="separate"/>
      </w:r>
      <w:r w:rsidRPr="00CC7B8B">
        <w:t>(IRAP: Barnes-Holmes et al., 2010)</w:t>
      </w:r>
      <w:r w:rsidRPr="00CC7B8B">
        <w:fldChar w:fldCharType="end"/>
      </w:r>
      <w:r w:rsidRPr="00CC7B8B">
        <w:t xml:space="preserve">, concluded that it possesses good criterion validity and </w:t>
      </w:r>
      <w:r w:rsidR="00457274" w:rsidRPr="00CC7B8B">
        <w:t xml:space="preserve">”demonstrates the potential of the IRAP as a tool for clinical assessment” </w:t>
      </w:r>
      <w:r w:rsidRPr="00CC7B8B">
        <w:fldChar w:fldCharType="begin"/>
      </w:r>
      <w:r w:rsidR="00B95E95" w:rsidRPr="00CC7B8B">
        <w:instrText xml:space="preserve"> ADDIN ZOTERO_ITEM CSL_CITATION {"citationID":"KhF8jsoE","properties":{"formattedCitation":"(Vahey et al., 2015)","plainCitation":"(Vahey et al., 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fldChar w:fldCharType="separate"/>
      </w:r>
      <w:r w:rsidRPr="00CC7B8B">
        <w:t>(Vahey et al., 2015)</w:t>
      </w:r>
      <w:r w:rsidRPr="00CC7B8B">
        <w:fldChar w:fldCharType="end"/>
      </w:r>
      <w:r w:rsidRPr="00CC7B8B">
        <w:t xml:space="preserve">. </w:t>
      </w:r>
      <w:r w:rsidR="008513BA">
        <w:t xml:space="preserve">Based on a </w:t>
      </w:r>
      <w:r w:rsidR="008513BA" w:rsidRPr="00CC7B8B">
        <w:t>non-systematic review</w:t>
      </w:r>
      <w:r w:rsidR="008513BA">
        <w:t xml:space="preserve">, the authors </w:t>
      </w:r>
      <w:r w:rsidRPr="00CC7B8B">
        <w:t xml:space="preserve">(a) provided an estimate of the association between IRAP effects and clinically-relevant criterion variables, (b) reported that the IRAP compares </w:t>
      </w:r>
      <w:r w:rsidR="00EB7476" w:rsidRPr="00CC7B8B">
        <w:t>favourably</w:t>
      </w:r>
      <w:r w:rsidRPr="00CC7B8B">
        <w:t xml:space="preserve"> to other a more popular implicit measure, the Implicit Association Test </w:t>
      </w:r>
      <w:r w:rsidRPr="00CC7B8B">
        <w:fldChar w:fldCharType="begin"/>
      </w:r>
      <w:r w:rsidR="00B95E95" w:rsidRPr="00CC7B8B">
        <w:instrText xml:space="preserve"> ADDIN ZOTERO_ITEM CSL_CITATION {"citationID":"ZUfIn3Nj","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fldChar w:fldCharType="separate"/>
      </w:r>
      <w:r w:rsidRPr="00CC7B8B">
        <w:t>(Greenwald et al., 1998)</w:t>
      </w:r>
      <w:r w:rsidRPr="00CC7B8B">
        <w:fldChar w:fldCharType="end"/>
      </w:r>
      <w:r w:rsidRPr="00CC7B8B">
        <w:t>, and (c) used the</w:t>
      </w:r>
      <w:r w:rsidR="00457274" w:rsidRPr="00CC7B8B">
        <w:t>ir meta-</w:t>
      </w:r>
      <w:r w:rsidR="00EB7476" w:rsidRPr="00CC7B8B">
        <w:t>analysed</w:t>
      </w:r>
      <w:r w:rsidRPr="00CC7B8B">
        <w:t xml:space="preserve"> estimate of effect size to conduct power analyses </w:t>
      </w:r>
      <w:r w:rsidR="008425FE" w:rsidRPr="00CC7B8B">
        <w:t xml:space="preserve">and </w:t>
      </w:r>
      <w:r w:rsidRPr="00CC7B8B">
        <w:t>make sample size recommendations for future research</w:t>
      </w:r>
      <w:r w:rsidR="00802224" w:rsidRPr="00CC7B8B">
        <w:t xml:space="preserve"> using the IRAP</w:t>
      </w:r>
      <w:r w:rsidRPr="00CC7B8B">
        <w:t>.</w:t>
      </w:r>
    </w:p>
    <w:p w14:paraId="72838011" w14:textId="276F318E" w:rsidR="0001350A" w:rsidRDefault="0093498C" w:rsidP="003F6D28">
      <w:r w:rsidRPr="00CC7B8B">
        <w:t xml:space="preserve">There are two </w:t>
      </w:r>
      <w:r w:rsidR="00D96AB3" w:rsidRPr="00CC7B8B">
        <w:t>strong rationales to perform a verification of Vahey et al. (201</w:t>
      </w:r>
      <w:r w:rsidR="00500BC6" w:rsidRPr="00CC7B8B">
        <w:t xml:space="preserve">5). </w:t>
      </w:r>
      <w:r w:rsidR="0001350A" w:rsidRPr="00CC7B8B">
        <w:t xml:space="preserve">First, there is good a priori reason to believe that meta-analyses in general often contain non-replicable results. Lakens et al. </w:t>
      </w:r>
      <w:r w:rsidR="0001350A" w:rsidRPr="00CC7B8B">
        <w:fldChar w:fldCharType="begin"/>
      </w:r>
      <w:r w:rsidR="0001350A" w:rsidRPr="00CC7B8B">
        <w:instrText xml:space="preserve"> ADDIN ZOTERO_ITEM CSL_CITATION {"citationID":"d6XNcoxQ","properties":{"formattedCitation":"(2017)","plainCitation":"(2017)","noteIndex":0},"citationItems":[{"id":4190,"uris":["http://zotero.org/users/1687755/items/IBB5XYVT"],"itemData":{"id":4190,"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CC7B8B">
        <w:fldChar w:fldCharType="separate"/>
      </w:r>
      <w:r w:rsidR="0001350A" w:rsidRPr="00CC7B8B">
        <w:t>(2017)</w:t>
      </w:r>
      <w:r w:rsidR="0001350A" w:rsidRPr="00CC7B8B">
        <w:fldChar w:fldCharType="end"/>
      </w:r>
      <w:r w:rsidR="0001350A" w:rsidRPr="00CC7B8B">
        <w:t xml:space="preserve"> recently demonstrated that the results of the majority of a random sample of meta-analyses published in psychology cannot be </w:t>
      </w:r>
      <w:r w:rsidR="00A658AD">
        <w:t xml:space="preserve">computationally </w:t>
      </w:r>
      <w:r w:rsidR="0001350A" w:rsidRPr="00CC7B8B">
        <w:t>reproduced</w:t>
      </w:r>
      <w:r w:rsidR="00B67C69">
        <w:t xml:space="preserve">, </w:t>
      </w:r>
      <w:r w:rsidR="00104D58">
        <w:t>often because of differences in individual effect sizes between those reported in meta analyses and those reproduced from the original studies</w:t>
      </w:r>
      <w:r w:rsidR="0001350A" w:rsidRPr="00CC7B8B">
        <w:t xml:space="preserve">. </w:t>
      </w:r>
      <w:r w:rsidR="00104D58">
        <w:t xml:space="preserve">Similarly, </w:t>
      </w:r>
      <w:proofErr w:type="spellStart"/>
      <w:r w:rsidR="0001350A" w:rsidRPr="00CC7B8B">
        <w:t>Maassen</w:t>
      </w:r>
      <w:proofErr w:type="spellEnd"/>
      <w:r w:rsidR="0001350A" w:rsidRPr="00CC7B8B">
        <w:t xml:space="preserve"> et al. </w:t>
      </w:r>
      <w:r w:rsidR="0001350A" w:rsidRPr="00CC7B8B">
        <w:fldChar w:fldCharType="begin"/>
      </w:r>
      <w:r w:rsidR="0001350A" w:rsidRPr="00CC7B8B">
        <w:instrText xml:space="preserve"> ADDIN ZOTERO_ITEM CSL_CITATION {"citationID":"4Iu1pdzi","properties":{"formattedCitation":"(2020)","plainCitation":"(2020)","noteIndex":0},"citationItems":[{"id":4201,"uris":["http://zotero.org/users/1687755/items/WUWAGAGT"],"itemData":{"id":4201,"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CC7B8B">
        <w:fldChar w:fldCharType="separate"/>
      </w:r>
      <w:r w:rsidR="0001350A" w:rsidRPr="00CC7B8B">
        <w:t>(2020)</w:t>
      </w:r>
      <w:r w:rsidR="0001350A" w:rsidRPr="00CC7B8B">
        <w:fldChar w:fldCharType="end"/>
      </w:r>
      <w:r w:rsidR="0001350A" w:rsidRPr="00CC7B8B">
        <w:t xml:space="preserve"> found that almost half of </w:t>
      </w:r>
      <w:r w:rsidR="00B67C69">
        <w:t xml:space="preserve">individual </w:t>
      </w:r>
      <w:r w:rsidR="0001350A" w:rsidRPr="00CC7B8B">
        <w:t xml:space="preserve">effect-sizes reported in meta-analyses of psychology research could not be reproduced from the original articles. This was attributed to due to a variety of issues </w:t>
      </w:r>
      <w:r w:rsidR="006379D2">
        <w:t xml:space="preserve">including </w:t>
      </w:r>
      <w:r w:rsidR="0001350A" w:rsidRPr="00CC7B8B">
        <w:t xml:space="preserve">errors in the extraction of effect sizes from original studies, insufficient details regarding data processing and transformation of effect sizes, </w:t>
      </w:r>
      <w:r w:rsidR="006379D2">
        <w:t xml:space="preserve">and </w:t>
      </w:r>
      <w:r w:rsidR="0001350A" w:rsidRPr="00CC7B8B">
        <w:t>insufficient details of the specific meta-analytic approach employed.</w:t>
      </w:r>
      <w:r w:rsidR="00620486">
        <w:t xml:space="preserve"> </w:t>
      </w:r>
    </w:p>
    <w:p w14:paraId="6FCCD206" w14:textId="683D3A69" w:rsidR="00C9290D" w:rsidRPr="00871B4C" w:rsidRDefault="00C9290D" w:rsidP="003F6D28">
      <w:pPr>
        <w:rPr>
          <w:highlight w:val="yellow"/>
        </w:rPr>
      </w:pPr>
      <w:r w:rsidRPr="00871B4C">
        <w:rPr>
          <w:highlight w:val="yellow"/>
        </w:rPr>
        <w:t xml:space="preserve">Discuss </w:t>
      </w:r>
      <w:r w:rsidRPr="00871B4C">
        <w:rPr>
          <w:highlight w:val="yellow"/>
        </w:rPr>
        <w:fldChar w:fldCharType="begin"/>
      </w:r>
      <w:r w:rsidRPr="00871B4C">
        <w:rPr>
          <w:highlight w:val="yellow"/>
        </w:rPr>
        <w:instrText xml:space="preserve"> ADDIN ZOTERO_ITEM CSL_CITATION {"citationID":"sgVVRp5h","properties":{"formattedCitation":"(G\\uc0\\u248{}tzsche et al., 2007)","plainCitation":"(Gøtzsche et al., 2007)","noteIndex":0},"citationItems":[{"id":4299,"uris":["http://zotero.org/users/1687755/items/QR5MWFKZ"],"itemData":{"id":4299,"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schema":"https://github.com/citation-style-language/schema/raw/master/csl-citation.json"} </w:instrText>
      </w:r>
      <w:r w:rsidRPr="00871B4C">
        <w:rPr>
          <w:highlight w:val="yellow"/>
        </w:rPr>
        <w:fldChar w:fldCharType="separate"/>
      </w:r>
      <w:r w:rsidRPr="00871B4C">
        <w:rPr>
          <w:rFonts w:ascii="Calibri" w:cs="Calibri"/>
          <w:highlight w:val="yellow"/>
        </w:rPr>
        <w:t>(</w:t>
      </w:r>
      <w:proofErr w:type="spellStart"/>
      <w:r w:rsidRPr="00871B4C">
        <w:rPr>
          <w:rFonts w:ascii="Calibri" w:cs="Calibri"/>
          <w:highlight w:val="yellow"/>
        </w:rPr>
        <w:t>Gøtzsche</w:t>
      </w:r>
      <w:proofErr w:type="spellEnd"/>
      <w:r w:rsidRPr="00871B4C">
        <w:rPr>
          <w:rFonts w:ascii="Calibri" w:cs="Calibri"/>
          <w:highlight w:val="yellow"/>
        </w:rPr>
        <w:t xml:space="preserve"> et al., 2007)</w:t>
      </w:r>
      <w:r w:rsidRPr="00871B4C">
        <w:rPr>
          <w:highlight w:val="yellow"/>
        </w:rPr>
        <w:fldChar w:fldCharType="end"/>
      </w:r>
    </w:p>
    <w:p w14:paraId="57123239" w14:textId="7B826897" w:rsidR="00167923" w:rsidRPr="00CC7B8B" w:rsidRDefault="00EB3D58" w:rsidP="00DD12F2">
      <w:r w:rsidRPr="00CC7B8B">
        <w:t xml:space="preserve">Second, </w:t>
      </w:r>
      <w:r w:rsidR="00A22623" w:rsidRPr="00CC7B8B">
        <w:t>Vahey et al.</w:t>
      </w:r>
      <w:r w:rsidR="003F13D2" w:rsidRPr="00CC7B8B">
        <w:t>’s</w:t>
      </w:r>
      <w:r w:rsidR="00A22623" w:rsidRPr="00CC7B8B">
        <w:t xml:space="preserve"> (2015) </w:t>
      </w:r>
      <w:r w:rsidR="003F13D2" w:rsidRPr="00CC7B8B">
        <w:t xml:space="preserve">article </w:t>
      </w:r>
      <w:r w:rsidR="00A22623" w:rsidRPr="00CC7B8B">
        <w:t>has been well-cited and used to guide subsequent work</w:t>
      </w:r>
      <w:r w:rsidR="00166356" w:rsidRPr="00CC7B8B">
        <w:t>.</w:t>
      </w:r>
      <w:r w:rsidR="00A22623" w:rsidRPr="00CC7B8B">
        <w:t xml:space="preserve"> </w:t>
      </w:r>
      <w:r w:rsidR="00166356" w:rsidRPr="00CC7B8B">
        <w:t>A</w:t>
      </w:r>
      <w:r w:rsidR="00A22623" w:rsidRPr="00CC7B8B">
        <w:t>t time of writing</w:t>
      </w:r>
      <w:r w:rsidR="000954F4" w:rsidRPr="00CC7B8B">
        <w:t>,</w:t>
      </w:r>
      <w:r w:rsidR="00A22623" w:rsidRPr="00CC7B8B">
        <w:t xml:space="preserve"> it has been cited </w:t>
      </w:r>
      <w:r w:rsidR="00D17707" w:rsidRPr="00CC7B8B">
        <w:t>119</w:t>
      </w:r>
      <w:r w:rsidR="00A22623" w:rsidRPr="00CC7B8B">
        <w:t xml:space="preserve"> times with roughly 20% of articles citing it to justify sample size decisions</w:t>
      </w:r>
      <w:r w:rsidR="00AE586D" w:rsidRPr="00CC7B8B">
        <w:t xml:space="preserve"> (</w:t>
      </w:r>
      <w:r w:rsidR="00276268" w:rsidRPr="00CC7B8B">
        <w:t>i.e.,</w:t>
      </w:r>
      <w:r w:rsidR="00AE586D" w:rsidRPr="00CC7B8B">
        <w:t xml:space="preserve"> in lieu of a power analysis</w:t>
      </w:r>
      <w:r w:rsidR="008D0E58" w:rsidRPr="00CC7B8B">
        <w:t xml:space="preserve"> for that study</w:t>
      </w:r>
      <w:r w:rsidR="00AE586D" w:rsidRPr="00CC7B8B">
        <w:t>)</w:t>
      </w:r>
      <w:r w:rsidR="00A22623" w:rsidRPr="00CC7B8B">
        <w:t>.</w:t>
      </w:r>
      <w:r w:rsidR="007453D1" w:rsidRPr="00CC7B8B">
        <w:t xml:space="preserve"> Studies employing the</w:t>
      </w:r>
      <w:r w:rsidR="00A22623" w:rsidRPr="00CC7B8B">
        <w:t xml:space="preserve"> IRAP have typically involved small sample sizes</w:t>
      </w:r>
      <w:r w:rsidR="00494EFE" w:rsidRPr="00CC7B8B">
        <w:t xml:space="preserve"> of around 40 </w:t>
      </w:r>
      <w:r w:rsidR="00A50703" w:rsidRPr="00CC7B8B">
        <w:t xml:space="preserve">participants. </w:t>
      </w:r>
      <w:r w:rsidR="0009015C" w:rsidRPr="00CC7B8B">
        <w:t>T</w:t>
      </w:r>
      <w:r w:rsidR="00A50703" w:rsidRPr="00CC7B8B">
        <w:t xml:space="preserve">his </w:t>
      </w:r>
      <w:r w:rsidR="00347726" w:rsidRPr="00CC7B8B">
        <w:t xml:space="preserve">is </w:t>
      </w:r>
      <w:r w:rsidR="0009015C" w:rsidRPr="00CC7B8B">
        <w:t xml:space="preserve">frequently argued to be </w:t>
      </w:r>
      <w:r w:rsidR="00347726" w:rsidRPr="00CC7B8B">
        <w:t xml:space="preserve">acceptable because it </w:t>
      </w:r>
      <w:r w:rsidR="004D304F" w:rsidRPr="00CC7B8B">
        <w:t xml:space="preserve">is in line with </w:t>
      </w:r>
      <w:r w:rsidR="00A22623" w:rsidRPr="00CC7B8B">
        <w:t xml:space="preserve">Vahey et al.’s </w:t>
      </w:r>
      <w:r w:rsidR="00F6212C" w:rsidRPr="00CC7B8B">
        <w:t xml:space="preserve">(2015) </w:t>
      </w:r>
      <w:r w:rsidR="00A22623" w:rsidRPr="00CC7B8B">
        <w:t>sample size recommendation</w:t>
      </w:r>
      <w:r w:rsidR="002F1558" w:rsidRPr="00CC7B8B">
        <w:t>: “a sample size of at least N = 37 would be required in order to achieve a statistical power of .80 when testing a continuous first-order correlation between a clinically-focused IRAP effect and a given criterion variable” (p. 63).</w:t>
      </w:r>
      <w:r w:rsidR="00126622" w:rsidRPr="00CC7B8B">
        <w:t xml:space="preserve"> </w:t>
      </w:r>
      <w:r w:rsidR="004A475C" w:rsidRPr="00CC7B8B">
        <w:t xml:space="preserve">Kavanagh et al. (2022, p. </w:t>
      </w:r>
      <w:r w:rsidR="004A475C" w:rsidRPr="00CC7B8B">
        <w:rPr>
          <w:highlight w:val="yellow"/>
        </w:rPr>
        <w:t>XX</w:t>
      </w:r>
      <w:r w:rsidR="004A475C" w:rsidRPr="00CC7B8B">
        <w:t>)</w:t>
      </w:r>
      <w:r w:rsidR="00A22623" w:rsidRPr="00CC7B8B">
        <w:t xml:space="preserve"> provide</w:t>
      </w:r>
      <w:r w:rsidR="004A475C" w:rsidRPr="00CC7B8B">
        <w:t>s</w:t>
      </w:r>
      <w:r w:rsidR="00A22623" w:rsidRPr="00CC7B8B">
        <w:t xml:space="preserve"> a particularly clear characterization of the </w:t>
      </w:r>
      <w:r w:rsidR="00FF422B" w:rsidRPr="00CC7B8B">
        <w:t xml:space="preserve">ongoing </w:t>
      </w:r>
      <w:r w:rsidR="00A22623" w:rsidRPr="00CC7B8B">
        <w:t xml:space="preserve">importance of Vahey et al.’s </w:t>
      </w:r>
      <w:r w:rsidR="00A22623" w:rsidRPr="00CC7B8B">
        <w:fldChar w:fldCharType="begin"/>
      </w:r>
      <w:r w:rsidR="00A22623" w:rsidRPr="00CC7B8B">
        <w:instrText xml:space="preserve"> ADDIN ZOTERO_ITEM CSL_CITATION {"citationID":"Oq85LjsQ","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results for </w:t>
      </w:r>
      <w:r w:rsidR="00CA1794" w:rsidRPr="00CC7B8B">
        <w:t xml:space="preserve">practices in </w:t>
      </w:r>
      <w:r w:rsidR="00A22623" w:rsidRPr="00CC7B8B">
        <w:t xml:space="preserve">the broader IRAP literature: </w:t>
      </w:r>
      <w:r w:rsidR="009C05C1" w:rsidRPr="00CC7B8B">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t xml:space="preserve">Given that </w:t>
      </w:r>
      <w:r w:rsidR="005B1640" w:rsidRPr="00CC7B8B">
        <w:t xml:space="preserve">research </w:t>
      </w:r>
      <w:r w:rsidR="00A22623" w:rsidRPr="00CC7B8B">
        <w:t>continue</w:t>
      </w:r>
      <w:r w:rsidR="005B1640" w:rsidRPr="00CC7B8B">
        <w:t>s</w:t>
      </w:r>
      <w:r w:rsidR="00A22623" w:rsidRPr="00CC7B8B">
        <w:t xml:space="preserve"> to rely on the conclusions of Vahey et al.’s </w:t>
      </w:r>
      <w:r w:rsidR="00A22623" w:rsidRPr="00CC7B8B">
        <w:fldChar w:fldCharType="begin"/>
      </w:r>
      <w:r w:rsidR="00A22623" w:rsidRPr="00CC7B8B">
        <w:instrText xml:space="preserve"> ADDIN ZOTERO_ITEM CSL_CITATION {"citationID":"JPEuisyd","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meta-analysis, </w:t>
      </w:r>
      <w:r w:rsidR="00945F4B">
        <w:t xml:space="preserve">and that meta-analyses in general have been shown to have poor computational reproducibility, </w:t>
      </w:r>
      <w:r w:rsidR="00A22623" w:rsidRPr="00CC7B8B">
        <w:t xml:space="preserve">it is therefore </w:t>
      </w:r>
      <w:r w:rsidR="00842324">
        <w:t xml:space="preserve">useful to verify </w:t>
      </w:r>
      <w:r w:rsidR="00ED5CE9">
        <w:t>Vahey et al.’s (2015)</w:t>
      </w:r>
      <w:r w:rsidR="00842324">
        <w:t xml:space="preserve"> results</w:t>
      </w:r>
      <w:r w:rsidR="00A22623" w:rsidRPr="00CC7B8B">
        <w:t xml:space="preserve">. </w:t>
      </w:r>
    </w:p>
    <w:p w14:paraId="701DA313" w14:textId="233E15A0" w:rsidR="00167923" w:rsidRPr="00CC7B8B" w:rsidRDefault="00167923" w:rsidP="00414539">
      <w:pPr>
        <w:pStyle w:val="Heading1"/>
      </w:pPr>
      <w:r w:rsidRPr="00CC7B8B">
        <w:t>Method</w:t>
      </w:r>
      <w:r w:rsidR="00524107">
        <w:t xml:space="preserve"> &amp; Findings</w:t>
      </w:r>
    </w:p>
    <w:p w14:paraId="7CC0A155" w14:textId="08A1AC93" w:rsidR="009B4F34" w:rsidRDefault="00167923" w:rsidP="00524107">
      <w:pPr>
        <w:rPr>
          <w:i/>
          <w:iCs/>
        </w:rPr>
      </w:pPr>
      <w:r w:rsidRPr="00524107">
        <w:rPr>
          <w:i/>
          <w:iCs/>
          <w:highlight w:val="yellow"/>
        </w:rPr>
        <w:lastRenderedPageBreak/>
        <w:t>A detailed protocol describing the (re)analyses. This should be comprehensive in detail and include links to all materials and code required.</w:t>
      </w:r>
    </w:p>
    <w:p w14:paraId="3D662CC3" w14:textId="03EBA0E5" w:rsidR="004A569C" w:rsidRPr="004A569C" w:rsidRDefault="004A569C" w:rsidP="004A569C">
      <w:pPr>
        <w:rPr>
          <w:i/>
          <w:iCs/>
        </w:rPr>
      </w:pPr>
      <w:r w:rsidRPr="004A569C">
        <w:rPr>
          <w:i/>
          <w:iCs/>
          <w:highlight w:val="yellow"/>
        </w:rPr>
        <w:t>Provide a comprehensive overview of the findings of the analyses as preregistered. In the case of results which were not preregistered but result from justified deviations from the protocol should clearly be reported under a separate ‘Exploratory Findings’ heading.</w:t>
      </w:r>
    </w:p>
    <w:p w14:paraId="266CC9C0" w14:textId="47D26297" w:rsidR="00B33C2E" w:rsidRDefault="009B4F34" w:rsidP="00696B83">
      <w:r>
        <w:t xml:space="preserve">Vahey et al. (2015) reported the steps in their analyses in the conventional order: they identified effect sizes in original article, applied inclusion and exclusion criteria, extracted them, converted them to Pearson’s </w:t>
      </w:r>
      <w:r w:rsidRPr="000E29C2">
        <w:rPr>
          <w:i/>
          <w:iCs/>
        </w:rPr>
        <w:t>r</w:t>
      </w:r>
      <w: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67684F4F" w14:textId="77777777" w:rsidR="00B33C2E" w:rsidRPr="00CC7B8B" w:rsidRDefault="00B33C2E" w:rsidP="00B33C2E">
      <w:pPr>
        <w:pStyle w:val="Heading2"/>
      </w:pPr>
      <w:r>
        <w:t xml:space="preserve">Transparency statement </w:t>
      </w:r>
    </w:p>
    <w:p w14:paraId="54687BCC" w14:textId="6D1D1118" w:rsidR="00F940A0" w:rsidRPr="00CC7B8B" w:rsidRDefault="00B33C2E" w:rsidP="00696B83">
      <w:r>
        <w:t xml:space="preserve">All data, code, and formulae (e.g., to convert effect sizes) to reproduce the verification and extension analyses can be found in the supplementary materials (see osf.io/XXXX). </w:t>
      </w:r>
      <w:r w:rsidRPr="00CC7B8B">
        <w:t>We report how we determined our sample size, all data exclusions (if any), all inclusion/exclusion criteria</w:t>
      </w:r>
      <w:r w:rsidRPr="00B40277">
        <w:rPr>
          <w:highlight w:val="yellow"/>
        </w:rPr>
        <w:t>, whether inclusion/exclusion criteria were established prior to data analysis,</w:t>
      </w:r>
      <w:r w:rsidRPr="00CC7B8B">
        <w:t xml:space="preserve"> all manipulations, and all measures in the study</w:t>
      </w:r>
      <w:r>
        <w:t xml:space="preserve"> (Simmons et al. 2012).</w:t>
      </w:r>
    </w:p>
    <w:p w14:paraId="7EE53CF5" w14:textId="1C4DB55D" w:rsidR="00B95E95" w:rsidRPr="00C46F18" w:rsidRDefault="005661DE" w:rsidP="00C46F18">
      <w:pPr>
        <w:pStyle w:val="Heading2"/>
      </w:pPr>
      <w:r>
        <w:t>P</w:t>
      </w:r>
      <w:r w:rsidR="00B95E95" w:rsidRPr="00C46F18">
        <w:t>ower analyses</w:t>
      </w:r>
    </w:p>
    <w:p w14:paraId="73664D00" w14:textId="18713D71" w:rsidR="00B62C3D" w:rsidRDefault="00DA2E35" w:rsidP="00696B83">
      <w: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t xml:space="preserve">, and the </w:t>
      </w:r>
      <w:r w:rsidR="00D566E1">
        <w:t>recommended</w:t>
      </w:r>
      <w:r w:rsidR="009D6E04">
        <w:t xml:space="preserve"> sample size (i.e., the result of the test).</w:t>
      </w:r>
      <w:r>
        <w:t xml:space="preserve"> Verification tests were performed using the </w:t>
      </w:r>
      <w:r w:rsidR="00D36B5A">
        <w:t>pwr</w:t>
      </w:r>
      <w:r>
        <w:t xml:space="preserve"> R library</w:t>
      </w:r>
      <w:r w:rsidR="003A49F2">
        <w:t xml:space="preserve"> (REF)</w:t>
      </w:r>
      <w:r>
        <w:t xml:space="preserve">. </w:t>
      </w:r>
      <w:r w:rsidR="005151B9">
        <w:t xml:space="preserve">Table XX contains </w:t>
      </w:r>
      <w:r w:rsidR="00AA6455">
        <w:t xml:space="preserve">all details of the </w:t>
      </w:r>
      <w:r w:rsidR="005151B9">
        <w:t>original power analyses reported by Vahey et al. (2015) and the results of the verification analyses</w:t>
      </w:r>
      <w:r w:rsidR="00AA6455">
        <w:t xml:space="preserve">. </w:t>
      </w:r>
      <w:r w:rsidR="00ED76E7">
        <w:t xml:space="preserve">As can be seen in the table, </w:t>
      </w:r>
      <w:r w:rsidR="00ED5CE9">
        <w:t>Vahey et al.’s (2015)</w:t>
      </w:r>
      <w:r w:rsidR="00ED76E7">
        <w:t xml:space="preserve"> sample size recommendations </w:t>
      </w:r>
      <w:r w:rsidR="00DC3D10">
        <w:t xml:space="preserve">were found to be </w:t>
      </w:r>
      <w:r w:rsidR="00ED76E7" w:rsidRPr="00CC7B8B">
        <w:t>computationally reproducible</w:t>
      </w:r>
      <w:r w:rsidR="00DC3D10">
        <w:t xml:space="preserve"> when their meta-analytic effect size was used</w:t>
      </w:r>
      <w:r w:rsidR="00ED76E7" w:rsidRPr="00CC7B8B">
        <w:t>.</w:t>
      </w:r>
      <w:r w:rsidR="00B40277">
        <w:t xml:space="preserve"> </w:t>
      </w:r>
      <w:r w:rsidR="00B40277" w:rsidRPr="00325F71">
        <w:rPr>
          <w:highlight w:val="yellow"/>
        </w:rPr>
        <w:t>[remove references to two sided tests not being reported]</w:t>
      </w:r>
    </w:p>
    <w:p w14:paraId="22565485" w14:textId="341DB504" w:rsidR="00402418" w:rsidRDefault="00D8360F" w:rsidP="004B436E">
      <w:pPr>
        <w:pStyle w:val="Heading2"/>
      </w:pPr>
      <w:r w:rsidRPr="004B436E">
        <w:t>I</w:t>
      </w:r>
      <w:r w:rsidR="00457050" w:rsidRPr="004B436E">
        <w:t xml:space="preserve">mplementation of </w:t>
      </w:r>
      <w:r w:rsidR="00C5694D" w:rsidRPr="004B436E">
        <w:t xml:space="preserve">the </w:t>
      </w:r>
      <w:r w:rsidR="00C429CE" w:rsidRPr="004B436E">
        <w:t>meta-analysis</w:t>
      </w:r>
    </w:p>
    <w:p w14:paraId="73748218" w14:textId="02876F58" w:rsidR="00402418" w:rsidRDefault="00123A38" w:rsidP="009427A8">
      <w:r>
        <w:t xml:space="preserve">Vahey et al. (2015) stated that they employed a Hunter &amp; Schmidt style meta-analysis and cited Field &amp; Gillett (2010). The latter </w:t>
      </w:r>
      <w:proofErr w:type="gramStart"/>
      <w:r>
        <w:t>authors’</w:t>
      </w:r>
      <w:proofErr w:type="gramEnd"/>
      <w:r>
        <w:t xml:space="preserve"> described the Hunter &amp; Schmidt style meta-analysis as involving an average Pearson’s r effect size that was weighted by sample sizes</w:t>
      </w:r>
      <w:r w:rsidR="009427A8">
        <w:t xml:space="preserve">, and reporting credibility intervals rather than confidence intervals. I return to the definition of credibility intervals later. </w:t>
      </w:r>
      <w:r w:rsidR="00402418">
        <w:t xml:space="preserve">Vahey et al. (2015) </w:t>
      </w:r>
      <w:r w:rsidR="0036441B">
        <w:t xml:space="preserve">did not specify </w:t>
      </w:r>
      <w:r w:rsidR="00402418">
        <w:t xml:space="preserve">how they implemented their analyses </w:t>
      </w:r>
      <w:r w:rsidR="0036441B">
        <w:t xml:space="preserve">or </w:t>
      </w:r>
      <w:r w:rsidR="00402418">
        <w:t>make their code available. When contacted, the first author declined to share their code and suggested that the SPSS scripts associated with Field &amp; Gillett (2010) should be used to recreate their analyses. The accompanying materials for Field &amp; Gillett (2010) were therefore downloaded from Field’s website. This contained two different SPSS scripts, “</w:t>
      </w:r>
      <w:proofErr w:type="spellStart"/>
      <w:r w:rsidR="00402418">
        <w:t>Meta_Basic_r.sps</w:t>
      </w:r>
      <w:proofErr w:type="spellEnd"/>
      <w:r w:rsidR="00402418">
        <w:t>” and “</w:t>
      </w:r>
      <w:proofErr w:type="spellStart"/>
      <w:r w:rsidR="00402418">
        <w:t>h_s</w:t>
      </w:r>
      <w:proofErr w:type="spellEnd"/>
      <w:r w:rsidR="00402418">
        <w:t xml:space="preserve"> </w:t>
      </w:r>
      <w:proofErr w:type="spellStart"/>
      <w:r w:rsidR="00402418">
        <w:t>syntax.sps</w:t>
      </w:r>
      <w:proofErr w:type="spellEnd"/>
      <w:r w:rsidR="00402418">
        <w:t xml:space="preserve">”. </w:t>
      </w:r>
    </w:p>
    <w:p w14:paraId="57AFCD60" w14:textId="77777777" w:rsidR="00402418" w:rsidRDefault="00402418" w:rsidP="003F6D28">
      <w:r>
        <w:t xml:space="preserve">The code in these scripts was examined in order to determine whether they (individually or jointly) were capable of calculating the various values that were reported in Vahey et al. (2015). That is, agnostic to the numerical results actually produced by running the scripts, I first assessed whether these scripts were capable of producing (a) all of the variables that Vahey et al. (2015) reported and (b) producing them in an unambiguous way (i.e., only calculating a given variable via one method). Inspection of these two scripts showed that (a) neither script was capable of computationally reproducing all four of the forest </w:t>
      </w:r>
      <w:proofErr w:type="gramStart"/>
      <w:r>
        <w:t>plot</w:t>
      </w:r>
      <w:proofErr w:type="gramEnd"/>
      <w:r>
        <w:t xml:space="preserve">, the meta-analytic point estimate, the confidence intervals, and the credibility intervals. However, (b) the scripts were also not capable of jointly reproducing the variables reported in Vahey et al. (2015) in an unambiguous way, because they implemented slightly different methods. </w:t>
      </w:r>
    </w:p>
    <w:p w14:paraId="355A59CF" w14:textId="77777777" w:rsidR="00D65727" w:rsidRDefault="00CA6036" w:rsidP="003F6D28">
      <w:r>
        <w:t>S</w:t>
      </w:r>
      <w:r w:rsidR="00402418">
        <w:t>pecifically, on the one hand, the “</w:t>
      </w:r>
      <w:proofErr w:type="spellStart"/>
      <w:r w:rsidR="00402418">
        <w:t>Meta_Basic_R.sps</w:t>
      </w:r>
      <w:proofErr w:type="spellEnd"/>
      <w:r w:rsidR="00402418">
        <w:t xml:space="preserve">” script applies an Overton transformation to the Pearson’s </w:t>
      </w:r>
      <w:r w:rsidR="00402418" w:rsidRPr="00DD68BB">
        <w:rPr>
          <w:i/>
          <w:iCs/>
        </w:rPr>
        <w:t>r</w:t>
      </w:r>
      <w:r w:rsidR="00402418">
        <w:t xml:space="preserve"> correlations prior to analysis, whereas “</w:t>
      </w:r>
      <w:proofErr w:type="spellStart"/>
      <w:r w:rsidR="00402418">
        <w:t>h_s</w:t>
      </w:r>
      <w:proofErr w:type="spellEnd"/>
      <w:r w:rsidR="00402418">
        <w:t xml:space="preserve"> </w:t>
      </w:r>
      <w:proofErr w:type="spellStart"/>
      <w:r w:rsidR="00402418">
        <w:t>syntax.sps</w:t>
      </w:r>
      <w:proofErr w:type="spellEnd"/>
      <w:r w:rsidR="00402418">
        <w:t>” did not. Field &amp; Gillett, 2010, stated that the Overton transformation should only be employed in a Hedges’ style meta-analysis and not the Hunter &amp; Schmidt method (i.e., this is Field &amp; Gillet’s incongruity, not Vahey et al.’s). In addition to this, this script does not calculate confidence intervals for Hunter &amp; Schmidt style meta-analyses. On the other hand, the “</w:t>
      </w:r>
      <w:proofErr w:type="spellStart"/>
      <w:r w:rsidR="00402418">
        <w:t>h_s</w:t>
      </w:r>
      <w:proofErr w:type="spellEnd"/>
      <w:r w:rsidR="00402418">
        <w:t xml:space="preserve"> </w:t>
      </w:r>
      <w:proofErr w:type="spellStart"/>
      <w:r w:rsidR="00402418">
        <w:t>syntax.sps</w:t>
      </w:r>
      <w:proofErr w:type="spellEnd"/>
      <w:r w:rsidR="00402418">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402418">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402418">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02418">
        <w:t xml:space="preserve">) in order to correct the meta-estimates for attenuation. Vahey et al. (2015) did not report extracting or using reliability estimates in this way in their manuscript or supplementary materials. This script does calculate confidence intervals on the meta-estimate but not the individual effect sizes, therefore the forest plot could not be reproduced from this script. </w:t>
      </w:r>
    </w:p>
    <w:p w14:paraId="242EC842" w14:textId="492AAD1F" w:rsidR="003C4274" w:rsidRDefault="00516B5D" w:rsidP="001B1E91">
      <w:r>
        <w:t>Other than the above divergences, the code in each script was confirmed to accuracy implement the equations described in Field &amp; Gillett (2010</w:t>
      </w:r>
      <w:r w:rsidR="00DE3B95">
        <w:t>; d</w:t>
      </w:r>
      <w:r w:rsidR="00DA36CB">
        <w:t xml:space="preserve">ocumentation </w:t>
      </w:r>
      <w:r w:rsidR="00DE3B95">
        <w:t>of this validation is</w:t>
      </w:r>
      <w:r w:rsidR="00DA36CB">
        <w:t xml:space="preserve"> available in the supplementary materials</w:t>
      </w:r>
      <w:r w:rsidR="00DE3B95">
        <w:t>)</w:t>
      </w:r>
      <w:r w:rsidR="00DA36CB">
        <w:t>.</w:t>
      </w:r>
      <w:r w:rsidR="007B6DB9">
        <w:t xml:space="preserve"> </w:t>
      </w:r>
      <w:r w:rsidR="00402418">
        <w:t xml:space="preserve">As such, in the absence of additional information, the two scripts provided by Field &amp; Gillett (2010) </w:t>
      </w:r>
      <w:r w:rsidR="00402418">
        <w:lastRenderedPageBreak/>
        <w:t xml:space="preserve">were therefore not capable of fully and unambiguously reproducing the same variables as those reported in Vahey et al. (2015) without further alternation. In light of this, I therefore altered the implementations in multiple ways in order to attempt to reproduce Vahey et al.’s (2015) results. </w:t>
      </w:r>
    </w:p>
    <w:p w14:paraId="597191AA" w14:textId="1B36E653" w:rsidR="00017296" w:rsidRDefault="003920AD" w:rsidP="00BC16B6">
      <w:pPr>
        <w:pStyle w:val="Heading3"/>
      </w:pPr>
      <w:r>
        <w:t xml:space="preserve">Definition </w:t>
      </w:r>
      <w:r w:rsidR="002F2881">
        <w:t>of c</w:t>
      </w:r>
      <w:r w:rsidR="006B2E43">
        <w:t>redibility intervals</w:t>
      </w:r>
    </w:p>
    <w:p w14:paraId="0D899DAA" w14:textId="77777777" w:rsidR="00214168" w:rsidRDefault="00287689" w:rsidP="003F6D28">
      <w:r>
        <w:t>Vahey et al. (2015) report what they refer to as Credibility Intervals (CR), which attempt to estimate the generalizability of the meta-effect size (Field &amp; Gillett, 2010). However, t</w:t>
      </w:r>
      <w:r w:rsidR="00521BF2">
        <w:t xml:space="preserve">here is some ambiguity around the term credibility interval. In order to </w:t>
      </w:r>
      <w:r w:rsidR="00CF6BB5">
        <w:t xml:space="preserve">ensure that </w:t>
      </w:r>
      <w:r w:rsidR="005A1B7F">
        <w:t xml:space="preserve">the verification analyses were correctly implemented, </w:t>
      </w:r>
      <w:r w:rsidR="00CF6BB5">
        <w:t xml:space="preserve">it is important to first define </w:t>
      </w:r>
      <w:r w:rsidR="0044409A">
        <w:t>them</w:t>
      </w:r>
      <w:r w:rsidR="00CF6BB5">
        <w:t xml:space="preserve">. </w:t>
      </w:r>
    </w:p>
    <w:p w14:paraId="0DF91562" w14:textId="3D70B52D" w:rsidR="0022221C" w:rsidRDefault="00C32E89" w:rsidP="003F6D28">
      <w:r>
        <w:t>Broadly speaking</w:t>
      </w:r>
      <w:r w:rsidR="00972754">
        <w:t xml:space="preserve">, and </w:t>
      </w:r>
      <w:r w:rsidR="00284576">
        <w:t>using the language of linear mixed effects models,</w:t>
      </w:r>
      <w:r>
        <w:t xml:space="preserve"> w</w:t>
      </w:r>
      <w:r w:rsidR="00017296">
        <w:t xml:space="preserve">hereas confidence intervals are based on the standard error of </w:t>
      </w:r>
      <w:r w:rsidR="00284576">
        <w:t xml:space="preserve">the intercept </w:t>
      </w:r>
      <w:r w:rsidR="00017296">
        <w:t>(</w:t>
      </w:r>
      <m:oMath>
        <m:r>
          <w:rPr>
            <w:rFonts w:ascii="Cambria Math" w:hAnsi="Cambria Math"/>
          </w:rPr>
          <m:t xml:space="preserve">95% </m:t>
        </m:r>
        <m:r>
          <m:rPr>
            <m:sty m:val="p"/>
          </m:rPr>
          <w:rPr>
            <w:rFonts w:ascii="Cambria Math" w:hAnsi="Cambria Math"/>
          </w:rPr>
          <m:t>CI</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SE</m:t>
        </m:r>
      </m:oMath>
      <w:r w:rsidR="00017296">
        <w:t>)</w:t>
      </w:r>
      <w:r w:rsidR="00214168">
        <w:t>,</w:t>
      </w:r>
      <w:r w:rsidR="00017296">
        <w:t xml:space="preserve"> credibility intervals are based on the standard deviation of the random effect</w:t>
      </w:r>
      <w:r w:rsidR="00131382">
        <w:t xml:space="preserve"> (often denoted </w:t>
      </w:r>
      <m:oMath>
        <m:r>
          <w:rPr>
            <w:rFonts w:ascii="Cambria Math" w:hAnsi="Cambria Math"/>
          </w:rPr>
          <m:t>τ</m:t>
        </m:r>
      </m:oMath>
      <w:r w:rsidR="00131382">
        <w:t xml:space="preserve">). </w:t>
      </w:r>
      <w:r w:rsidR="00DC1652">
        <w:t xml:space="preserve">Credibility Intervals posed two challenges to verification: (1) they are referred to by different names by different authors (e.g., </w:t>
      </w:r>
      <w:proofErr w:type="spellStart"/>
      <w:r w:rsidR="00DC1652">
        <w:t>Vichtbauer</w:t>
      </w:r>
      <w:proofErr w:type="spellEnd"/>
      <w:r w:rsidR="00DC1652">
        <w:t xml:space="preserve"> REF refers to them as prediction intervals), and (2) </w:t>
      </w:r>
      <w:r w:rsidR="00306D45">
        <w:t>even when using the same name</w:t>
      </w:r>
      <w:r w:rsidR="00BE09E7">
        <w:t>,</w:t>
      </w:r>
      <w:r w:rsidR="00306D45">
        <w:t xml:space="preserve"> </w:t>
      </w:r>
      <w:r w:rsidR="00DC1652">
        <w:t xml:space="preserve">they are defined </w:t>
      </w:r>
      <w:r w:rsidR="00306D45">
        <w:t>differently by different authors</w:t>
      </w:r>
      <w:r w:rsidR="001E19B4">
        <w:t xml:space="preserve"> (this point will be returned to later).</w:t>
      </w:r>
      <w:r w:rsidR="00306D45">
        <w:t xml:space="preserve"> It is therefore important to be precise when defining the interval defined and implemented by Field &amp; Gillett (2010), which </w:t>
      </w:r>
      <w:r w:rsidR="009D7405">
        <w:t xml:space="preserve">the first author of </w:t>
      </w:r>
      <w:r w:rsidR="00306D45">
        <w:t xml:space="preserve">Vahey et al. (2015) </w:t>
      </w:r>
      <w:r w:rsidR="006D5448">
        <w:t>stated</w:t>
      </w:r>
      <w:r w:rsidR="00306D45">
        <w:t xml:space="preserve"> </w:t>
      </w:r>
      <w:r w:rsidR="00395801">
        <w:t xml:space="preserve">in </w:t>
      </w:r>
      <w:r w:rsidR="009D7405">
        <w:t xml:space="preserve">a personal </w:t>
      </w:r>
      <w:r w:rsidR="00395801">
        <w:t>communication</w:t>
      </w:r>
      <w:r w:rsidR="006D5448">
        <w:t xml:space="preserve"> that they used for their analyses</w:t>
      </w:r>
      <w:r w:rsidR="00306D45">
        <w:t>.</w:t>
      </w:r>
      <w:r w:rsidR="00261AE7">
        <w:t xml:space="preserve"> </w:t>
      </w:r>
      <w:r w:rsidR="007668ED">
        <w:t xml:space="preserve">Field &amp; Gillett (2010) </w:t>
      </w:r>
      <w:r w:rsidR="00364AB9">
        <w:t>define</w:t>
      </w:r>
      <w:r w:rsidR="007668ED">
        <w:t>d</w:t>
      </w:r>
      <w:r w:rsidR="00364AB9">
        <w:t xml:space="preserve"> the </w:t>
      </w:r>
      <w:r w:rsidR="007668ED">
        <w:t xml:space="preserve">Hunter &amp; Schmidt style </w:t>
      </w:r>
      <w:r w:rsidR="00364AB9">
        <w:t>credibility interval as</w:t>
      </w:r>
      <w:r w:rsidR="007668ED">
        <w:t xml:space="preserve"> t</w:t>
      </w:r>
      <w:r w:rsidR="0022221C">
        <w:t xml:space="preserve">he meta-analytic effect size ± the critical </w:t>
      </w:r>
      <w:r w:rsidR="0022221C" w:rsidRPr="0022221C">
        <w:rPr>
          <w:i/>
          <w:iCs/>
        </w:rPr>
        <w:t>t</w:t>
      </w:r>
      <w:r w:rsidR="0022221C">
        <w:t xml:space="preserve"> value (1.9</w:t>
      </w:r>
      <w:r w:rsidR="007668ED">
        <w:t>6</w:t>
      </w:r>
      <w:r w:rsidR="0022221C">
        <w:t xml:space="preserve"> for 95% intervals) multiplied by </w:t>
      </w:r>
      <w:r w:rsidR="0022221C" w:rsidRPr="0022221C">
        <w:t xml:space="preserve">the </w:t>
      </w:r>
      <w:r w:rsidR="007668ED">
        <w:t xml:space="preserve">square root of the </w:t>
      </w:r>
      <w:r w:rsidR="0022221C" w:rsidRPr="0022221C">
        <w:t>variance in population correlations</w:t>
      </w:r>
      <w:r w:rsidR="00FC5B76">
        <w:t xml:space="preserve"> (Field &amp; Gillett, 2010, equation 5</w:t>
      </w:r>
      <w:r w:rsidR="00FC5B76" w:rsidRPr="0059237F">
        <w:t>)</w:t>
      </w:r>
      <w:r w:rsidR="00FC5B76">
        <w:t>:</w:t>
      </w:r>
    </w:p>
    <w:p w14:paraId="7A57971B" w14:textId="0D4CF03B" w:rsidR="0059237F" w:rsidRDefault="0059237F" w:rsidP="003F6D28"/>
    <w:p w14:paraId="515246F4" w14:textId="7D86BE11" w:rsidR="0059237F" w:rsidRDefault="0059237F" w:rsidP="003F6D28">
      <m:oMathPara>
        <m:oMath>
          <m:r>
            <m:rPr>
              <m:sty m:val="p"/>
            </m:rPr>
            <w:rPr>
              <w:rFonts w:ascii="Cambria Math" w:hAnsi="Cambria Math"/>
            </w:rPr>
            <m:t xml:space="preserve">95% CR= </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e>
          </m:rad>
        </m:oMath>
      </m:oMathPara>
    </w:p>
    <w:p w14:paraId="510A1D2E" w14:textId="0C0E57E3" w:rsidR="0022221C" w:rsidRDefault="0022221C" w:rsidP="003F6D28"/>
    <w:p w14:paraId="1D4E61B4" w14:textId="2FE7F0FB" w:rsidR="0022221C" w:rsidRDefault="00131382" w:rsidP="003F6D28">
      <w:r>
        <w:t>They define the</w:t>
      </w:r>
      <w:r w:rsidR="0022221C" w:rsidRPr="0022221C">
        <w:t xml:space="preserve"> variance in population correlations</w:t>
      </w:r>
      <w:r w:rsidR="0022221C">
        <w:t xml:space="preserve"> as t</w:t>
      </w:r>
      <w:r w:rsidR="0022221C" w:rsidRPr="0022221C">
        <w:t xml:space="preserve">he variance of sample effect sizes </w:t>
      </w:r>
      <w:r w:rsidR="00E36656">
        <w:t xml:space="preserve">(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E36656">
        <w:t xml:space="preserve">) </w:t>
      </w:r>
      <w:r w:rsidR="0022221C">
        <w:t xml:space="preserve">minus the </w:t>
      </w:r>
      <w:r w:rsidR="0022221C" w:rsidRPr="0022221C">
        <w:t>sampling error variance</w:t>
      </w:r>
      <w:r w:rsidR="00FC5B76">
        <w:t xml:space="preserve"> (Field &amp; Gillett, 2010, equations 2, 3, and 4 combined</w:t>
      </w:r>
      <w:r w:rsidR="00FC5B76" w:rsidRPr="0059237F">
        <w:t>)</w:t>
      </w:r>
      <w:r w:rsidR="0022221C">
        <w:t>:</w:t>
      </w:r>
    </w:p>
    <w:p w14:paraId="47DED322" w14:textId="4A56A0AF" w:rsidR="0022221C" w:rsidRDefault="0022221C" w:rsidP="003F6D28"/>
    <w:p w14:paraId="785F3189" w14:textId="256242F7" w:rsidR="0022221C" w:rsidRDefault="00000000" w:rsidP="003F6D2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m:t>
                      </m:r>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i</m:t>
                      </m:r>
                    </m:sub>
                  </m:sSub>
                </m:e>
              </m:nary>
            </m:den>
          </m:f>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 xml:space="preserve">(1- </m:t>
                  </m:r>
                  <m:sSup>
                    <m:sSupPr>
                      <m:ctrlPr>
                        <w:rPr>
                          <w:rFonts w:ascii="Cambria Math" w:hAnsi="Cambria Math"/>
                        </w:rPr>
                      </m:ctrlPr>
                    </m:sSupPr>
                    <m:e>
                      <m:acc>
                        <m:accPr>
                          <m:chr m:val="̅"/>
                          <m:ctrlPr>
                            <w:rPr>
                              <w:rFonts w:ascii="Cambria Math" w:hAnsi="Cambria Math"/>
                            </w:rPr>
                          </m:ctrlPr>
                        </m:accPr>
                        <m:e>
                          <m:r>
                            <w:rPr>
                              <w:rFonts w:ascii="Cambria Math" w:hAnsi="Cambria Math"/>
                            </w:rPr>
                            <m:t>r</m:t>
                          </m:r>
                        </m:e>
                      </m:acc>
                    </m:e>
                    <m:sup>
                      <m:r>
                        <m:rPr>
                          <m:sty m:val="p"/>
                        </m:rPr>
                        <w:rPr>
                          <w:rFonts w:ascii="Cambria Math" w:hAnsi="Cambria Math"/>
                        </w:rPr>
                        <m:t>2</m:t>
                      </m:r>
                    </m:sup>
                  </m:sSup>
                  <m:r>
                    <m:rPr>
                      <m:sty m:val="p"/>
                    </m:rPr>
                    <w:rPr>
                      <w:rFonts w:ascii="Cambria Math" w:hAnsi="Cambria Math"/>
                    </w:rPr>
                    <m:t>)</m:t>
                  </m:r>
                </m:e>
                <m:sup>
                  <m:r>
                    <m:rPr>
                      <m:sty m:val="p"/>
                    </m:rPr>
                    <w:rPr>
                      <w:rFonts w:ascii="Cambria Math" w:hAnsi="Cambria Math"/>
                    </w:rPr>
                    <m:t>2</m:t>
                  </m:r>
                </m:sup>
              </m:sSup>
            </m:num>
            <m:den>
              <m:acc>
                <m:accPr>
                  <m:chr m:val="̅"/>
                  <m:ctrlPr>
                    <w:rPr>
                      <w:rFonts w:ascii="Cambria Math" w:hAnsi="Cambria Math"/>
                    </w:rPr>
                  </m:ctrlPr>
                </m:accPr>
                <m:e>
                  <m:r>
                    <w:rPr>
                      <w:rFonts w:ascii="Cambria Math" w:hAnsi="Cambria Math"/>
                    </w:rPr>
                    <m:t>N</m:t>
                  </m:r>
                </m:e>
              </m:acc>
              <m:r>
                <m:rPr>
                  <m:sty m:val="p"/>
                </m:rPr>
                <w:rPr>
                  <w:rFonts w:ascii="Cambria Math" w:hAnsi="Cambria Math"/>
                </w:rPr>
                <m:t>-1</m:t>
              </m:r>
            </m:den>
          </m:f>
        </m:oMath>
      </m:oMathPara>
    </w:p>
    <w:p w14:paraId="34171B10" w14:textId="4FBEC7FE" w:rsidR="0092492F" w:rsidRDefault="0092492F" w:rsidP="003F6D28"/>
    <w:p w14:paraId="48A1768A" w14:textId="05406597" w:rsidR="00232667" w:rsidRPr="001B1E91" w:rsidRDefault="00465E45" w:rsidP="001B1E91">
      <w:pPr>
        <w:rPr>
          <w:iCs/>
        </w:rPr>
      </w:pPr>
      <w:r>
        <w:t xml:space="preserve">Field &amp; Gillett’s definition of the Hunter &amp; Schmidt style credibility interval is </w:t>
      </w:r>
      <w:r w:rsidR="004301FD">
        <w:t xml:space="preserve">therefore </w:t>
      </w:r>
      <w:r>
        <w:t xml:space="preserve">based solely on </w:t>
      </w:r>
      <w:r w:rsidR="00A64E21">
        <w:t xml:space="preserve">the </w:t>
      </w:r>
      <w:r w:rsidR="002A329B">
        <w:t>standard deviation of the population variance</w:t>
      </w:r>
      <w:r w:rsidR="004901AE">
        <w:t xml:space="preserve">. Vahey et al. (2015) state that </w:t>
      </w:r>
      <w:r w:rsidR="009B09C2">
        <w:t xml:space="preserve">such </w:t>
      </w:r>
      <w:r w:rsidR="004901AE">
        <w:t>“[Hunter &amp; Schmidt style]</w:t>
      </w:r>
      <w:r w:rsidR="00FE7791">
        <w:t xml:space="preserve"> </w:t>
      </w:r>
      <w:r w:rsidR="004901AE" w:rsidRPr="004901AE">
        <w:t>credibility intervals are generally wider and thus more conservative than corresponding confidence intervals</w:t>
      </w:r>
      <w:r w:rsidR="004901AE">
        <w:t xml:space="preserve">” (p.61). </w:t>
      </w:r>
      <w:r w:rsidR="00CA3233">
        <w:t>However, as Vahey et al. (2015) acknowledge</w:t>
      </w:r>
      <w:r w:rsidR="00D66B12">
        <w:t xml:space="preserve"> in this quote</w:t>
      </w:r>
      <w:r w:rsidR="00422A4A">
        <w:t xml:space="preserve">, this may be generally true but it is not always the case. For example, </w:t>
      </w:r>
      <w:r w:rsidR="002D7954">
        <w:t xml:space="preserve">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will be negati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is negative, then </w:t>
      </w:r>
      <w:r w:rsidR="00C80554">
        <w:t>credibility intervals cannot be calculated, as the square root of a negative number is non-real</w:t>
      </w:r>
      <w:r w:rsidR="002D233D">
        <w:t xml:space="preserve">. </w:t>
      </w:r>
      <w:r w:rsidR="00666D6B">
        <w:t xml:space="preserve">Although </w:t>
      </w:r>
      <w:r w:rsidR="002D233D">
        <w:t xml:space="preserve">Field and Gillett (2010) </w:t>
      </w:r>
      <w:r w:rsidR="00666D6B">
        <w:t xml:space="preserve">do not discuss this possibility in their article, they </w:t>
      </w:r>
      <w:r w:rsidR="002D233D">
        <w:t xml:space="preserve">cover this </w:t>
      </w:r>
      <w:r w:rsidR="00730D26">
        <w:t>case</w:t>
      </w:r>
      <w:r w:rsidR="00666D6B">
        <w:t xml:space="preserve"> in their implementation</w:t>
      </w:r>
      <w:r w:rsidR="00730D26">
        <w:t xml:space="preserv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730D26">
        <w:rPr>
          <w:iCs/>
        </w:rPr>
        <w:t xml:space="preserve"> to zero (see </w:t>
      </w:r>
      <w:r w:rsidR="00730D26">
        <w:t>“</w:t>
      </w:r>
      <w:proofErr w:type="spellStart"/>
      <w:r w:rsidR="00730D26">
        <w:t>h_s</w:t>
      </w:r>
      <w:proofErr w:type="spellEnd"/>
      <w:r w:rsidR="00730D26">
        <w:t xml:space="preserve"> </w:t>
      </w:r>
      <w:proofErr w:type="spellStart"/>
      <w:r w:rsidR="00730D26">
        <w:t>syntax.sps</w:t>
      </w:r>
      <w:proofErr w:type="spellEnd"/>
      <w:r w:rsidR="00730D26">
        <w:t xml:space="preserve">” script). </w:t>
      </w:r>
      <w:r w:rsidR="00B9418C">
        <w:t xml:space="preserve">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00B9418C">
        <w:rPr>
          <w:iCs/>
        </w:rPr>
        <w:t>).</w:t>
      </w:r>
      <w:r w:rsidR="00F80243">
        <w:rPr>
          <w:iCs/>
        </w:rPr>
        <w:t xml:space="preserve"> This would represent an important case in which confidence intervals are much more conservative than credibility intervals.</w:t>
      </w:r>
      <w:r w:rsidR="00084AD6">
        <w:rPr>
          <w:iCs/>
        </w:rPr>
        <w:t xml:space="preserve"> </w:t>
      </w:r>
      <w:r w:rsidR="009D79C9">
        <w:rPr>
          <w:iCs/>
        </w:rPr>
        <w:t>The point to be appreciated here is that the definition and implementation of credibility intervals used in all verification analyses here precisely follows the definition of these intervals in Field &amp; Gillett (2010) and their implementations in by Field</w:t>
      </w:r>
      <w:r w:rsidR="00F445C5">
        <w:rPr>
          <w:iCs/>
        </w:rPr>
        <w:t>’s SPSS syntax, which Vahey et al. (2015) reported using.</w:t>
      </w:r>
    </w:p>
    <w:p w14:paraId="6BE646A6" w14:textId="0A140020" w:rsidR="00E40521" w:rsidRDefault="00E40521" w:rsidP="00E40521">
      <w:pPr>
        <w:pStyle w:val="Heading2"/>
      </w:pPr>
      <w:r>
        <w:t>Meta-analysis</w:t>
      </w:r>
    </w:p>
    <w:p w14:paraId="6FFE572B" w14:textId="29F3DF6E" w:rsidR="00637EF6" w:rsidRDefault="00ED5CE9" w:rsidP="001B1E91">
      <w:r>
        <w:t>Vahey et al.’s (2015)</w:t>
      </w:r>
      <w:r w:rsidR="00637EF6" w:rsidRPr="00CC7B8B">
        <w:t xml:space="preserve"> reported </w:t>
      </w:r>
      <w:r w:rsidR="00637EF6">
        <w:t xml:space="preserve">a </w:t>
      </w:r>
      <w:r w:rsidR="00637EF6" w:rsidRPr="00CC7B8B">
        <w:t>meta-analy</w:t>
      </w:r>
      <w:r w:rsidR="00637EF6">
        <w:t>tic</w:t>
      </w:r>
      <w:r w:rsidR="00637EF6" w:rsidRPr="00CC7B8B">
        <w:t xml:space="preserve"> effect size</w:t>
      </w:r>
      <w:r w:rsidR="00637EF6">
        <w:t>, 95% confidence intervals, and 95% credibility intervals. These were extracted from Vahey et al.’s (2015) forest plot (point estimate and CR) and the text on page XX (CI)</w:t>
      </w:r>
      <w:r w:rsidR="002001D3">
        <w:t xml:space="preserve">: r = </w:t>
      </w:r>
      <w:r w:rsidR="002001D3" w:rsidRPr="002001D3">
        <w:t>.45</w:t>
      </w:r>
      <w:r w:rsidR="002001D3">
        <w:t>, 95% CI [</w:t>
      </w:r>
      <w:r w:rsidR="002001D3" w:rsidRPr="002001D3">
        <w:t>.40</w:t>
      </w:r>
      <w:r w:rsidR="002001D3">
        <w:t xml:space="preserve">, </w:t>
      </w:r>
      <w:r w:rsidR="002001D3" w:rsidRPr="002001D3">
        <w:t>.54</w:t>
      </w:r>
      <w:r w:rsidR="002001D3">
        <w:t>], 95% CR [</w:t>
      </w:r>
      <w:r w:rsidR="002001D3" w:rsidRPr="002001D3">
        <w:t>.23</w:t>
      </w:r>
      <w:r w:rsidR="002001D3">
        <w:t xml:space="preserve">, </w:t>
      </w:r>
      <w:r w:rsidR="002001D3" w:rsidRPr="002001D3">
        <w:t>.67</w:t>
      </w:r>
      <w:r w:rsidR="002001D3">
        <w:t>]</w:t>
      </w:r>
      <w:r w:rsidR="002001D3" w:rsidRPr="002001D3">
        <w:t xml:space="preserve"> </w:t>
      </w:r>
      <w:r w:rsidR="002001D3">
        <w:t>(see also Table XX)</w:t>
      </w:r>
      <w:r w:rsidR="00637EF6">
        <w:t xml:space="preserve">. </w:t>
      </w:r>
      <w:r w:rsidR="0047723B">
        <w:t xml:space="preserve">Prior to any attempt to reproduce these results, it is useful to notice the asymmetric confidence intervals around the point estimate: the upper bound is +9 from the point estimate, whereas the lower bound is -5 from the point estimate. </w:t>
      </w:r>
      <w:r w:rsidR="000D1059">
        <w:t xml:space="preserve">While asymmetric intervals are indeed possible (e.g., when using a transformation such as Fisher’s r-to-z), this would result in the opposite pattern where the lower bound is further from the point estimate than the upper bound. </w:t>
      </w:r>
      <w:r w:rsidR="007A26A3">
        <w:t xml:space="preserve">There is a priori reason to expect that the analytic method that Vahey et al. (2015) state that they employed, and indeed other variations of meta-analysis, should not produce </w:t>
      </w:r>
      <w:r w:rsidR="004575C8">
        <w:t xml:space="preserve">confidence intervals that are asymmetric in this way. </w:t>
      </w:r>
      <w:r w:rsidR="003B349D">
        <w:t xml:space="preserve">I will return to this point later. </w:t>
      </w:r>
    </w:p>
    <w:p w14:paraId="77797911" w14:textId="74F09CC4" w:rsidR="00623786" w:rsidRDefault="00E40521" w:rsidP="00E40521">
      <w:pPr>
        <w:pStyle w:val="Heading3"/>
      </w:pPr>
      <w:r>
        <w:t>V</w:t>
      </w:r>
      <w:r w:rsidR="00623786">
        <w:t xml:space="preserve">erification </w:t>
      </w:r>
      <w:proofErr w:type="gramStart"/>
      <w:r w:rsidR="00623786">
        <w:t>attempt</w:t>
      </w:r>
      <w:proofErr w:type="gramEnd"/>
      <w:r w:rsidR="00623786">
        <w:t xml:space="preserve"> 1</w:t>
      </w:r>
    </w:p>
    <w:p w14:paraId="4DBB10A6" w14:textId="1FB08D79" w:rsidR="006D22AB" w:rsidRPr="006D22AB" w:rsidRDefault="00753BD5" w:rsidP="00753BD5">
      <w:r>
        <w:lastRenderedPageBreak/>
        <w:t xml:space="preserve">All verification analyses were conducted using the individual averaged effect sizes and sample sizes reported numerically in Vahey et al.’s (2015) forest plot. The forest plot verification analysis also used the confidence intervals reported numerically in their forest plot. </w:t>
      </w:r>
    </w:p>
    <w:p w14:paraId="3CAFEDDE" w14:textId="3D4D5F9C" w:rsidR="00A94B11" w:rsidRDefault="00A91D19" w:rsidP="001B1E91">
      <w:pPr>
        <w:rPr>
          <w:iCs/>
        </w:rPr>
      </w:pPr>
      <w:r>
        <w:t>The first verification attempt employed Field’s “</w:t>
      </w:r>
      <w:proofErr w:type="spellStart"/>
      <w:r>
        <w:t>h_s</w:t>
      </w:r>
      <w:proofErr w:type="spellEnd"/>
      <w:r>
        <w:t xml:space="preserve"> </w:t>
      </w:r>
      <w:proofErr w:type="spellStart"/>
      <w:r>
        <w:t>syntax.sps</w:t>
      </w:r>
      <w:proofErr w:type="spellEnd"/>
      <w:r>
        <w:t xml:space="preserve">” script. </w:t>
      </w:r>
      <w:r w:rsidR="00FB3320">
        <w:t xml:space="preserve">Copies of all original and altered scripts are available in the supplementary materials. </w:t>
      </w:r>
      <w:r w:rsidR="00F10ECC">
        <w:t xml:space="preserve">The </w:t>
      </w:r>
      <w:r w:rsidR="00F34996">
        <w:t xml:space="preserve">credibility interval widths </w:t>
      </w:r>
      <w:r w:rsidR="0069174C">
        <w:t>were</w:t>
      </w:r>
      <w:r w:rsidR="00F10ECC">
        <w:t xml:space="preserve"> </w:t>
      </w:r>
      <w:r w:rsidR="00F34996">
        <w:t xml:space="preserve">changed from </w:t>
      </w:r>
      <w:r w:rsidR="004E3B23">
        <w:t>80% to 95</w:t>
      </w:r>
      <w:r w:rsidR="00F10ECC">
        <w:t>%, as Vahey et al. (2015) reported using the latter</w:t>
      </w:r>
      <w:r w:rsidR="00F34996">
        <w:t xml:space="preserve">. </w:t>
      </w:r>
      <w:r w:rsidR="00E0592E">
        <w:t xml:space="preserve">One other key </w:t>
      </w:r>
      <w:r w:rsidR="001B7BBE">
        <w:t xml:space="preserve">assumption was made in order to allow the </w:t>
      </w:r>
      <w:r w:rsidR="004E3B23">
        <w:t xml:space="preserve">script to run. </w:t>
      </w:r>
      <w:r w:rsidR="00F6189F">
        <w:t xml:space="preserve">To take a step back, a Hunter &amp; Schmidt style meta-analysis is sometimes referred to as a form of psychometric meta-analysis </w:t>
      </w:r>
      <w:r w:rsidR="00C338E6">
        <w:t>because</w:t>
      </w:r>
      <w:r w:rsidR="00F6189F">
        <w:t xml:space="preserve"> it typically involves de-attenuating the effect sizes based on the reliability of the </w:t>
      </w:r>
      <w:r w:rsidR="007C21F8">
        <w:t>measures</w:t>
      </w:r>
      <w:r w:rsidR="00E52617">
        <w:t xml:space="preserve"> that produced them (REF).</w:t>
      </w:r>
      <w:r w:rsidR="00652A9A">
        <w:t xml:space="preserve"> </w:t>
      </w:r>
      <w:r w:rsidR="00DD4DD0">
        <w:t>Although</w:t>
      </w:r>
      <w:r w:rsidR="00E36758">
        <w:t xml:space="preserve"> Hunter &amp; Schmidt did describe what they referred to as a “bare-bones” meta-analysis that did not perform this </w:t>
      </w:r>
      <w:proofErr w:type="spellStart"/>
      <w:r w:rsidR="00E36758">
        <w:t>deattentuation</w:t>
      </w:r>
      <w:proofErr w:type="spellEnd"/>
      <w:r w:rsidR="00E36758">
        <w:t xml:space="preserve"> based on reliability, Field’s </w:t>
      </w:r>
      <w:r w:rsidR="00733D19">
        <w:t>“</w:t>
      </w:r>
      <w:proofErr w:type="spellStart"/>
      <w:r w:rsidR="00733D19">
        <w:t>h_s</w:t>
      </w:r>
      <w:proofErr w:type="spellEnd"/>
      <w:r w:rsidR="00733D19">
        <w:t xml:space="preserve"> </w:t>
      </w:r>
      <w:proofErr w:type="spellStart"/>
      <w:r w:rsidR="00733D19">
        <w:t>syntax.sps</w:t>
      </w:r>
      <w:proofErr w:type="spellEnd"/>
      <w:r w:rsidR="00733D19">
        <w:t xml:space="preserve">” </w:t>
      </w:r>
      <w:r w:rsidR="00E36758">
        <w:t>script</w:t>
      </w:r>
      <w:r w:rsidR="004A61B6">
        <w:t xml:space="preserve"> require</w:t>
      </w:r>
      <w:r w:rsidR="00781577">
        <w:t>s</w:t>
      </w:r>
      <w:r w:rsidR="004A61B6">
        <w:t xml:space="preserve"> </w:t>
      </w:r>
      <w:r w:rsidR="001D10AC">
        <w:t xml:space="preserve">the researcher to provide </w:t>
      </w:r>
      <w:r w:rsidR="004A61B6">
        <w:t>reliability values for each effect size</w:t>
      </w:r>
      <w:r w:rsidR="00BC1230">
        <w:t xml:space="preserve"> for the script to run. Vahey et al. (2015) do not report any extracting or estimating reliabilities or deattenuating the effects based on them, and no reliability data is available in their manuscript or supplementary materials. </w:t>
      </w:r>
      <w:r w:rsidR="006208C6">
        <w:t xml:space="preserve">In the absence of other information, I </w:t>
      </w:r>
      <w:r w:rsidR="00EC1D7D">
        <w:t xml:space="preserve">set reliability for all variables to 1 in order to allow the script to run. </w:t>
      </w:r>
      <w:r w:rsidR="005073CF">
        <w:t>Table XX</w:t>
      </w:r>
      <w:r w:rsidR="00F745BD">
        <w:t xml:space="preserve"> presents the meta-analysis effect sizes estimates reported by Vahey et al. (2015) as well as the results of all verification analyses conducted here. </w:t>
      </w:r>
      <w:r w:rsidR="00B3734B">
        <w:t xml:space="preserve">As shown in Table XX, </w:t>
      </w:r>
      <w:r w:rsidR="00D6024A">
        <w:t xml:space="preserve">this verification </w:t>
      </w:r>
      <w:r w:rsidR="00D00E78">
        <w:t xml:space="preserve">attempt </w:t>
      </w:r>
      <w:r w:rsidR="00FD4153">
        <w:t xml:space="preserve">did not reproduce the original results for any estimate (point estimate, confidence interval, or credibility interval). </w:t>
      </w:r>
      <w:r w:rsidR="00A175AF">
        <w:t xml:space="preserve">The point estimate was off by a small amount (r = 0.02), but more than could be accounted for by rounding. </w:t>
      </w:r>
      <w:r w:rsidR="00026A25">
        <w:t xml:space="preserve">Confidence intervals were nearly four times wider in the verification analysis than the original results. Credibility intervals were 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26A25">
        <w:rPr>
          <w:iCs/>
        </w:rPr>
        <w:t xml:space="preserve"> was negative and interval width was therefore set to zero), whereas they were wider than the confidence intervals in the original analysis. </w:t>
      </w:r>
    </w:p>
    <w:p w14:paraId="24BE318B" w14:textId="17DC4901" w:rsidR="00A94B11" w:rsidRDefault="00A94B11" w:rsidP="00A94B11">
      <w:pPr>
        <w:pStyle w:val="Heading3"/>
      </w:pPr>
      <w:r>
        <w:t xml:space="preserve">Verification </w:t>
      </w:r>
      <w:proofErr w:type="gramStart"/>
      <w:r>
        <w:t>attempt</w:t>
      </w:r>
      <w:proofErr w:type="gramEnd"/>
      <w:r>
        <w:t xml:space="preserve"> 2</w:t>
      </w:r>
    </w:p>
    <w:p w14:paraId="7918EEA6" w14:textId="5C59A89B" w:rsidR="0004447F" w:rsidRDefault="00A94B11" w:rsidP="001B1E91">
      <w:pPr>
        <w:rPr>
          <w:iCs/>
        </w:rPr>
      </w:pPr>
      <w:r>
        <w:t>The second verification attempt employed Field’s “</w:t>
      </w:r>
      <w:proofErr w:type="spellStart"/>
      <w:r w:rsidR="008E5304">
        <w:t>Meta_Basic_r.sps</w:t>
      </w:r>
      <w:proofErr w:type="spellEnd"/>
      <w:r w:rsidR="008E5304">
        <w:t>”</w:t>
      </w:r>
      <w:r>
        <w:t xml:space="preserve"> script. </w:t>
      </w:r>
      <w:r w:rsidR="00697598">
        <w:rPr>
          <w:iCs/>
        </w:rPr>
        <w:t xml:space="preserve">Note that, unlike the </w:t>
      </w:r>
      <w:r w:rsidR="00697598">
        <w:t>“</w:t>
      </w:r>
      <w:proofErr w:type="spellStart"/>
      <w:r w:rsidR="00697598">
        <w:t>h_s</w:t>
      </w:r>
      <w:proofErr w:type="spellEnd"/>
      <w:r w:rsidR="00697598">
        <w:t xml:space="preserve"> </w:t>
      </w:r>
      <w:proofErr w:type="spellStart"/>
      <w:r w:rsidR="00697598">
        <w:t>syntax.sps</w:t>
      </w:r>
      <w:proofErr w:type="spellEnd"/>
      <w:r w:rsidR="00697598">
        <w:t>” script</w:t>
      </w:r>
      <w:r w:rsidR="00697598">
        <w:rPr>
          <w:iCs/>
        </w:rPr>
        <w:t xml:space="preserve">, this script does not contain code to calculate confidence intervals for the Hunter &amp; Schmidt approach. </w:t>
      </w:r>
      <w:r w:rsidR="00B55F46">
        <w:t xml:space="preserve">One alteration was made to the implementation: </w:t>
      </w:r>
      <w:r w:rsidR="00903FD1">
        <w:t xml:space="preserve">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it was set to zero, as in the </w:t>
      </w:r>
      <w:r w:rsidR="00903FD1">
        <w:t>“</w:t>
      </w:r>
      <w:proofErr w:type="spellStart"/>
      <w:r w:rsidR="00903FD1">
        <w:t>h_s</w:t>
      </w:r>
      <w:proofErr w:type="spellEnd"/>
      <w:r w:rsidR="00903FD1">
        <w:t xml:space="preserve"> </w:t>
      </w:r>
      <w:proofErr w:type="spellStart"/>
      <w:r w:rsidR="00903FD1">
        <w:t>syntax.sps</w:t>
      </w:r>
      <w:proofErr w:type="spellEnd"/>
      <w:r w:rsidR="00903FD1">
        <w:t>” script</w:t>
      </w:r>
      <w:r w:rsidR="00903FD1">
        <w:rPr>
          <w:iCs/>
        </w:rPr>
        <w:t xml:space="preserve">. Without this alternation, if </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the script would fail to run. </w:t>
      </w:r>
      <w:r>
        <w:t xml:space="preserve">Table XX </w:t>
      </w:r>
      <w:r w:rsidR="00D6024A">
        <w:t xml:space="preserve">again </w:t>
      </w:r>
      <w:r>
        <w:t xml:space="preserve">presents </w:t>
      </w:r>
      <w:r w:rsidR="00D6024A">
        <w:t>the results</w:t>
      </w:r>
      <w:r>
        <w:t xml:space="preserve">. As shown in </w:t>
      </w:r>
      <w:r w:rsidR="00D6024A">
        <w:t>the table</w:t>
      </w:r>
      <w:r w:rsidR="00EE62C9">
        <w:t>,</w:t>
      </w:r>
      <w:r w:rsidR="00D6024A">
        <w:t xml:space="preserve"> </w:t>
      </w:r>
      <w:r w:rsidR="00EE62C9">
        <w:t xml:space="preserve">this verification </w:t>
      </w:r>
      <w:proofErr w:type="gramStart"/>
      <w:r w:rsidR="00EE62C9">
        <w:t>attempt</w:t>
      </w:r>
      <w:proofErr w:type="gramEnd"/>
      <w:r w:rsidR="00EE62C9">
        <w:t xml:space="preserve"> also did not </w:t>
      </w:r>
      <w:r>
        <w:t>reproduce the original results</w:t>
      </w:r>
      <w:r w:rsidR="00EE62C9">
        <w:t xml:space="preserve">. </w:t>
      </w:r>
      <w:r>
        <w:t>The point estimate was off by a small amount (r = 0.0</w:t>
      </w:r>
      <w:r w:rsidR="003D0A83">
        <w:t>1</w:t>
      </w:r>
      <w:r>
        <w:t>), but</w:t>
      </w:r>
      <w:r w:rsidR="00F95114">
        <w:t xml:space="preserve"> again</w:t>
      </w:r>
      <w:r>
        <w:t xml:space="preserve"> more than could be accounted for by rounding. Credibility intervals were </w:t>
      </w:r>
      <w:r w:rsidR="00217153">
        <w:t xml:space="preserve">again </w:t>
      </w:r>
      <w:r>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Pr>
          <w:iCs/>
        </w:rPr>
        <w:t xml:space="preserve"> was negative and interval width was therefore set to zero)</w:t>
      </w:r>
      <w:r w:rsidR="00217153">
        <w:rPr>
          <w:iCs/>
        </w:rPr>
        <w:t>.</w:t>
      </w:r>
    </w:p>
    <w:p w14:paraId="58D5A03F" w14:textId="5DAD1276" w:rsidR="0004447F" w:rsidRDefault="0004447F" w:rsidP="0004447F">
      <w:pPr>
        <w:pStyle w:val="Heading3"/>
      </w:pPr>
      <w:r>
        <w:t xml:space="preserve">Verification </w:t>
      </w:r>
      <w:proofErr w:type="gramStart"/>
      <w:r>
        <w:t>attempt</w:t>
      </w:r>
      <w:proofErr w:type="gramEnd"/>
      <w:r>
        <w:t xml:space="preserve"> 3</w:t>
      </w:r>
    </w:p>
    <w:p w14:paraId="74075033" w14:textId="76A62057" w:rsidR="001C7252" w:rsidRPr="001C7252" w:rsidRDefault="000E2434" w:rsidP="001B1E91">
      <w:pPr>
        <w:rPr>
          <w:iCs/>
        </w:rPr>
      </w:pPr>
      <w:r>
        <w:t xml:space="preserve">On close inspection, the Field’s </w:t>
      </w:r>
      <w:r w:rsidR="0004447F">
        <w:t>“</w:t>
      </w:r>
      <w:proofErr w:type="spellStart"/>
      <w:r w:rsidR="0004447F">
        <w:t>Meta_Basic_r.sps</w:t>
      </w:r>
      <w:proofErr w:type="spellEnd"/>
      <w:r w:rsidR="0004447F">
        <w:t>” script</w:t>
      </w:r>
      <w:r>
        <w:t xml:space="preserve"> applies an Overton correction (REF) to the correlations prior to meta-analysing them. </w:t>
      </w:r>
      <w:r w:rsidR="0057083E">
        <w:t xml:space="preserve">This is likely an error, as </w:t>
      </w:r>
      <w:r w:rsidR="00186FE5">
        <w:t xml:space="preserve">according to Field &amp; Gillett (2010) themselves, </w:t>
      </w:r>
      <w:r w:rsidR="0057083E">
        <w:t>this correction is intended to be applied prior to a Fisher’s r-to-z transformation</w:t>
      </w:r>
      <w:r w:rsidR="00186FE5">
        <w:t>, which the Hunter &amp; Schmidt style meta-analysis does not employ.</w:t>
      </w:r>
      <w:r w:rsidR="0057083E">
        <w:t xml:space="preserve"> </w:t>
      </w:r>
      <w:r w:rsidR="00936630">
        <w:t xml:space="preserve">Note that this implies that </w:t>
      </w:r>
      <w:r w:rsidR="007035D9">
        <w:t>verification</w:t>
      </w:r>
      <w:r w:rsidR="00936630">
        <w:t xml:space="preserve"> attempt 2 should not be considered </w:t>
      </w:r>
      <w:r w:rsidR="007035D9">
        <w:t xml:space="preserve">as a valid estimate of the true effect size, as it involves an inappropriate </w:t>
      </w:r>
      <w:r w:rsidR="0058661B">
        <w:t>correction</w:t>
      </w:r>
      <w:r w:rsidR="007035D9">
        <w:t xml:space="preserve">. </w:t>
      </w:r>
      <w:r w:rsidR="00E4064A">
        <w:t>To cover the possibility that Vahey et al. (2015) also noticed this error in Field’s code</w:t>
      </w:r>
      <w:r w:rsidR="000018F7">
        <w:t xml:space="preserve"> and corrected it, the third verification attempt was identical to the second other than employing the weighted-average effect sizes without an Overton transformation. </w:t>
      </w:r>
      <w:r w:rsidR="00072B87">
        <w:t xml:space="preserve">As shown in Table XX, this verification </w:t>
      </w:r>
      <w:proofErr w:type="gramStart"/>
      <w:r w:rsidR="00072B87">
        <w:t>attempt</w:t>
      </w:r>
      <w:proofErr w:type="gramEnd"/>
      <w:r w:rsidR="00072B87">
        <w:t xml:space="preserve"> also did not reproduce the original results. The point estimate was again off by a small amount (r = 0.02), and was now identical to the result found in verification attempt 1. Credibility intervals were again infinitesimally narrow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72B87">
        <w:rPr>
          <w:iCs/>
        </w:rPr>
        <w:t xml:space="preserve"> was negative</w:t>
      </w:r>
      <w:r w:rsidR="00111F08">
        <w:rPr>
          <w:iCs/>
        </w:rPr>
        <w:t xml:space="preserve">. </w:t>
      </w:r>
    </w:p>
    <w:p w14:paraId="06CD7439" w14:textId="36BAF7A5" w:rsidR="00D66523" w:rsidRPr="00D66523" w:rsidRDefault="00D66523" w:rsidP="00D66523">
      <w:pPr>
        <w:pStyle w:val="Heading3"/>
      </w:pPr>
      <w:r>
        <w:t xml:space="preserve">Verification </w:t>
      </w:r>
      <w:proofErr w:type="gramStart"/>
      <w:r>
        <w:t>attempt</w:t>
      </w:r>
      <w:proofErr w:type="gramEnd"/>
      <w:r>
        <w:t xml:space="preserve"> 4</w:t>
      </w:r>
    </w:p>
    <w:p w14:paraId="08D78E55" w14:textId="5C9893AF" w:rsidR="000C5BDB" w:rsidRDefault="00F94FDE" w:rsidP="00235649">
      <w:r>
        <w:t xml:space="preserve">In a fourth verification attempt, I switched from using Field’s implementation in SPSS to </w:t>
      </w:r>
      <w:proofErr w:type="spellStart"/>
      <w:r>
        <w:t>Vichtbauer’s</w:t>
      </w:r>
      <w:proofErr w:type="spellEnd"/>
      <w:r w:rsidR="00296320">
        <w:t xml:space="preserve"> </w:t>
      </w:r>
      <w:r>
        <w:t xml:space="preserve">Hunter &amp; Schmidt implementation in R </w:t>
      </w:r>
      <w:r w:rsidR="00296320">
        <w:t xml:space="preserve">(REF) </w:t>
      </w:r>
      <w:r>
        <w:t xml:space="preserve">using the </w:t>
      </w:r>
      <w:proofErr w:type="spellStart"/>
      <w:r>
        <w:t>metafor</w:t>
      </w:r>
      <w:proofErr w:type="spellEnd"/>
      <w:r>
        <w:t xml:space="preserve"> package (REF)</w:t>
      </w:r>
      <w:r w:rsidR="00F57ADF">
        <w:t xml:space="preserve">. This provided another form of robustness (i.e., to implementation), as well as a new avenue to attempt to reproduce the original results in a programming language I was more familiar with. </w:t>
      </w:r>
      <w:r w:rsidR="00296320">
        <w:t>Hunter and Schmidt style meta</w:t>
      </w:r>
      <w:r w:rsidR="007F58C0">
        <w:t>-</w:t>
      </w:r>
      <w:r w:rsidR="00296320">
        <w:t xml:space="preserve">analyses following Field &amp; Gillett’s (2010) equations were implemented. </w:t>
      </w:r>
      <w:r w:rsidR="00F36EDB">
        <w:t>As shown in Table XX,</w:t>
      </w:r>
      <w:r w:rsidR="00AA6C68">
        <w:t xml:space="preserve"> this time</w:t>
      </w:r>
      <w:r w:rsidR="00F36EDB">
        <w:t xml:space="preserve"> </w:t>
      </w:r>
      <w:r w:rsidR="00235649">
        <w:t xml:space="preserve">the confidence intervals reported in Vahey et al. (2015) were reproduced. However, </w:t>
      </w:r>
      <w:r w:rsidR="00F36EDB">
        <w:t>the point estimate and credibility intervals again did not reproduce the original results, and matched the results found in verification analyses 1 and 3.</w:t>
      </w:r>
    </w:p>
    <w:p w14:paraId="41A7DBBF" w14:textId="2172C371" w:rsidR="000C5BDB" w:rsidRDefault="00E96F65" w:rsidP="001B1E91">
      <w:r>
        <w:t xml:space="preserve">This verification </w:t>
      </w:r>
      <w:proofErr w:type="gramStart"/>
      <w:r>
        <w:t>attempt</w:t>
      </w:r>
      <w:proofErr w:type="gramEnd"/>
      <w:r>
        <w:t xml:space="preserve"> also attempted to reproduce </w:t>
      </w:r>
      <w:r w:rsidR="00A93C08">
        <w:t>the original forest plot (Vahey et al.’s, 2015, Figure 1)</w:t>
      </w:r>
      <w:r w:rsidR="00BB1882">
        <w:t xml:space="preserve">, which was more feasible in R. </w:t>
      </w:r>
      <w:r w:rsidR="00E60D47">
        <w:t>It is useful to note that the original forest plot report</w:t>
      </w:r>
      <w:r w:rsidR="000879BA">
        <w:t>ed</w:t>
      </w:r>
      <w:r w:rsidR="00E60D47">
        <w:t xml:space="preserve"> asymmetric confidence intervals around individual effect sizes. That is, the </w:t>
      </w:r>
      <w:r w:rsidR="00C3378F">
        <w:t xml:space="preserve">lower bounds are typically further from the point estimate than the upper bounds. This implies that some form of non-linear transformation was employed, such as a Fisher’s </w:t>
      </w:r>
      <w:r w:rsidR="00C3378F" w:rsidRPr="00257BD3">
        <w:rPr>
          <w:i/>
          <w:iCs/>
        </w:rPr>
        <w:t>r</w:t>
      </w:r>
      <w:r w:rsidR="00C3378F">
        <w:t>-to-</w:t>
      </w:r>
      <w:r w:rsidR="00C3378F" w:rsidRPr="00257BD3">
        <w:rPr>
          <w:i/>
          <w:iCs/>
        </w:rPr>
        <w:t>z</w:t>
      </w:r>
      <w:r w:rsidR="00C3378F">
        <w:t xml:space="preserve"> transformation. However, </w:t>
      </w:r>
      <w:r w:rsidR="003941BE">
        <w:t xml:space="preserve">Vahey et al. (2015) do not report employing any transformations in their meta-analysis or forest plot. </w:t>
      </w:r>
      <w:r w:rsidR="000F43B1">
        <w:t xml:space="preserve">The forest plot </w:t>
      </w:r>
      <w:r w:rsidR="008A4B61">
        <w:t xml:space="preserve">associated with this verification attempt </w:t>
      </w:r>
      <w:r w:rsidR="000F43B1">
        <w:lastRenderedPageBreak/>
        <w:t>can be seen in Figure XX</w:t>
      </w:r>
      <w:r w:rsidR="008A4B61">
        <w:t xml:space="preserve">. </w:t>
      </w:r>
      <w:r w:rsidR="00DB2444">
        <w:t xml:space="preserve">Confidence intervals around individual effect sizes were </w:t>
      </w:r>
      <w:r w:rsidR="008A4B61">
        <w:t xml:space="preserve">symmetric and therefore did not </w:t>
      </w:r>
      <w:r w:rsidR="00DB2444">
        <w:t>reproduce</w:t>
      </w:r>
      <w:r w:rsidR="008A4B61">
        <w:t xml:space="preserve"> the original plot.</w:t>
      </w:r>
    </w:p>
    <w:p w14:paraId="3071E4B0" w14:textId="49068492" w:rsidR="00CE42B4" w:rsidRPr="00D66523" w:rsidRDefault="00CE42B4" w:rsidP="00CE42B4">
      <w:pPr>
        <w:pStyle w:val="Heading3"/>
      </w:pPr>
      <w:r>
        <w:t xml:space="preserve">Verification </w:t>
      </w:r>
      <w:proofErr w:type="gramStart"/>
      <w:r>
        <w:t>attempt</w:t>
      </w:r>
      <w:proofErr w:type="gramEnd"/>
      <w:r>
        <w:t xml:space="preserve"> 5</w:t>
      </w:r>
    </w:p>
    <w:p w14:paraId="380396E2" w14:textId="4AC08451" w:rsidR="00550D8B" w:rsidRDefault="00CE42B4" w:rsidP="001B1E91">
      <w:r>
        <w:t xml:space="preserve">In </w:t>
      </w:r>
      <w:r w:rsidR="00300E5D">
        <w:t xml:space="preserve">the final </w:t>
      </w:r>
      <w:r w:rsidR="00DA70FA">
        <w:t xml:space="preserve">meta-analysis </w:t>
      </w:r>
      <w:r>
        <w:t>verification attempt,</w:t>
      </w:r>
      <w:r w:rsidR="00E64CC9">
        <w:t xml:space="preserve"> I apply Fisher’s </w:t>
      </w:r>
      <w:r w:rsidR="00E64CC9" w:rsidRPr="001949BE">
        <w:rPr>
          <w:i/>
          <w:iCs/>
        </w:rPr>
        <w:t>r</w:t>
      </w:r>
      <w:r w:rsidR="00E64CC9">
        <w:t>-to-</w:t>
      </w:r>
      <w:r w:rsidR="00E64CC9" w:rsidRPr="001949BE">
        <w:rPr>
          <w:i/>
          <w:iCs/>
        </w:rPr>
        <w:t>z</w:t>
      </w:r>
      <w:r w:rsidR="00E64CC9">
        <w:t xml:space="preserve"> transformations to the individual effect sizes prior to meta-analysis, and back transformations prior to reporting and plotting. </w:t>
      </w:r>
      <w:r w:rsidR="000B270B">
        <w:t xml:space="preserve">The analysis was otherwise identical to the previous attempt. </w:t>
      </w:r>
      <w:r w:rsidR="00A9575F">
        <w:t xml:space="preserve">All estimated values were identical to the previous </w:t>
      </w:r>
      <w:proofErr w:type="gramStart"/>
      <w:r w:rsidR="00A9575F">
        <w:t>attempt,</w:t>
      </w:r>
      <w:proofErr w:type="gramEnd"/>
      <w:r w:rsidR="00A9575F">
        <w:t xml:space="preserve"> therefore the original results were not reproduced. The forest plot associated with this attempt reproduced the </w:t>
      </w:r>
      <w:r w:rsidR="00C03C33">
        <w:t>confidence intervals around the individual effect sizes in the original plot</w:t>
      </w:r>
      <w:r w:rsidR="00A737AB">
        <w:t xml:space="preserve"> (see Figure XX)</w:t>
      </w:r>
      <w:r w:rsidR="001949BE">
        <w:t xml:space="preserve">, suggesting that Vahey et al. (2015) employed these transformations but did not report them. </w:t>
      </w:r>
    </w:p>
    <w:p w14:paraId="00AA5E55" w14:textId="0C49904B" w:rsidR="000C5BDB" w:rsidRDefault="003B092A" w:rsidP="000C5BDB">
      <w:pPr>
        <w:pStyle w:val="Heading3"/>
      </w:pPr>
      <w:r>
        <w:t>Summar</w:t>
      </w:r>
      <w:r w:rsidR="00987DC7">
        <w:t xml:space="preserve">y </w:t>
      </w:r>
    </w:p>
    <w:p w14:paraId="762D3B36" w14:textId="2B4F7080" w:rsidR="00C01D06" w:rsidRDefault="002353CA" w:rsidP="001B1E91">
      <w:r>
        <w:t xml:space="preserve">Confidence intervals around individual effect sizes in the forest plot were only reproduced when Fisher’s </w:t>
      </w:r>
      <w:r w:rsidRPr="002353CA">
        <w:rPr>
          <w:i/>
          <w:iCs/>
        </w:rPr>
        <w:t>r</w:t>
      </w:r>
      <w:r>
        <w:t>-to-</w:t>
      </w:r>
      <w:r w:rsidRPr="002353CA">
        <w:rPr>
          <w:i/>
          <w:iCs/>
        </w:rPr>
        <w:t>z</w:t>
      </w:r>
      <w:r>
        <w:t xml:space="preserve"> transformations were applied (verification attempt 5) and not when they weren’t (verification attempt 4). However, (a) Vahey et al. (2015) did not report applying this transformation in their meta-analysis or plot, and (b) Field &amp; Gillett (2010) </w:t>
      </w:r>
      <w:r w:rsidR="000415FA">
        <w:t>state</w:t>
      </w:r>
      <w:r w:rsidR="000B270B">
        <w:t>d</w:t>
      </w:r>
      <w:r w:rsidR="000415FA">
        <w:t xml:space="preserve"> that this transformation is not part of the Hunter &amp; Schmidt method of meta</w:t>
      </w:r>
      <w:r w:rsidR="004B6D0F">
        <w:t>-</w:t>
      </w:r>
      <w:r w:rsidR="000415FA">
        <w:t xml:space="preserve">analysis. </w:t>
      </w:r>
      <w:r w:rsidR="00E35176">
        <w:t>This would therefore be an ad-hoc mix of the</w:t>
      </w:r>
      <w:r w:rsidR="000B270B">
        <w:t xml:space="preserve"> Hunter and Schmidt method and the Hedges and colleagues’ method, as Field &amp; Gillett (2010) describes them. </w:t>
      </w:r>
      <w:r w:rsidR="00383AAD">
        <w:t xml:space="preserve">A point estimate of r = .47 was produced by in all four correctly implemented analyses (i.e., excluding attempt 2). Interestingly, as noted previously, </w:t>
      </w:r>
      <w:r w:rsidR="000C5BDB">
        <w:t xml:space="preserve">if we assume that Vahey et al.’s (2015) confidence intervals were accurate and symmetric – and it should be noted that they are congruent with the results of verifications 4 and 5 – they </w:t>
      </w:r>
      <w:r w:rsidR="008A7EA5">
        <w:t xml:space="preserve">would </w:t>
      </w:r>
      <w:r w:rsidR="000C5BDB">
        <w:t xml:space="preserve">imply a point estimate of r = .47. One possible explanation is that </w:t>
      </w:r>
      <w:r w:rsidR="00F22E2B">
        <w:t xml:space="preserve">the point estimate of .45 is a typo that was propagated throughout </w:t>
      </w:r>
      <w:r w:rsidR="00ED5CE9">
        <w:t>Vahey et al.’s (2015)</w:t>
      </w:r>
      <w:r w:rsidR="00F22E2B">
        <w:t xml:space="preserve"> manuscript, plots and tables. </w:t>
      </w:r>
      <w:r w:rsidR="000D7CEC">
        <w:t xml:space="preserve">The confidence intervals were not reproduced using the scripts </w:t>
      </w:r>
      <w:r w:rsidR="00557125">
        <w:t xml:space="preserve">that Vahey et al. (2015) reported using, but were reproduced using </w:t>
      </w:r>
      <w:r w:rsidR="000D7CEC">
        <w:t>different implementation of the analysis in R</w:t>
      </w:r>
      <w:r w:rsidR="00557125">
        <w:t xml:space="preserve"> that Vahey et al. (2015)</w:t>
      </w:r>
      <w:r w:rsidR="000D7CEC">
        <w:t>.</w:t>
      </w:r>
      <w:r w:rsidR="00557125">
        <w:t xml:space="preserve"> </w:t>
      </w:r>
      <w:r w:rsidR="005A30EB">
        <w:t xml:space="preserve">This is difficult to account for. The credibility intervals could not be reproduced in any analysis. </w:t>
      </w:r>
    </w:p>
    <w:p w14:paraId="7B9459F8" w14:textId="7701331F" w:rsidR="00697E83" w:rsidRDefault="003D54FA" w:rsidP="001B1E91">
      <w:pPr>
        <w:pStyle w:val="Heading2"/>
      </w:pPr>
      <w:r>
        <w:t>A</w:t>
      </w:r>
      <w:r w:rsidR="00B95E95" w:rsidRPr="00CC7B8B">
        <w:t>verage effect sizes</w:t>
      </w:r>
      <w:r w:rsidR="007E5FD2">
        <w:t xml:space="preserve"> </w:t>
      </w:r>
    </w:p>
    <w:p w14:paraId="10228B56" w14:textId="6F35FC0C" w:rsidR="00B95E95" w:rsidRPr="00CC7B8B" w:rsidRDefault="00697E83" w:rsidP="001B1E91">
      <w:r>
        <w:t xml:space="preserve">Vahey reported that the </w:t>
      </w:r>
      <w:r w:rsidR="007A6740">
        <w:t xml:space="preserve">15 </w:t>
      </w:r>
      <w:r>
        <w:t xml:space="preserve">weighted average effect sizes they used in their meta-analysis were calculated from the </w:t>
      </w:r>
      <w:r w:rsidR="007A6740">
        <w:t xml:space="preserve">46 </w:t>
      </w:r>
      <w:r>
        <w:t xml:space="preserve">individual effect sizes and </w:t>
      </w:r>
      <w:r w:rsidR="00FA3C97">
        <w:t>degrees of freedom</w:t>
      </w:r>
      <w:r>
        <w:t xml:space="preserve"> they reported in their supplementary materials. I attempted to verify this by recalculating </w:t>
      </w:r>
      <w:r w:rsidR="00FA3C97">
        <w:t xml:space="preserve">weighted </w:t>
      </w:r>
      <w:r>
        <w:t>averages from the individual effect sizes</w:t>
      </w:r>
      <w:r w:rsidR="00FA3C97">
        <w:t>, using Vahey’s strategy of weighting by degrees of freedom</w:t>
      </w:r>
      <w:r>
        <w:t xml:space="preserve">. </w:t>
      </w:r>
      <w:r w:rsidR="00B95E95" w:rsidRPr="00CC7B8B">
        <w:t>Results were not computationally reproducible</w:t>
      </w:r>
      <w:r w:rsidR="0033061C">
        <w:t xml:space="preserve">: </w:t>
      </w:r>
      <w:r w:rsidR="00B95E95" w:rsidRPr="00CC7B8B">
        <w:t xml:space="preserve">2 of 15 (13%) </w:t>
      </w:r>
      <w:r w:rsidR="0033061C">
        <w:t>recomputed weighted averages differed from those reported in Vahey’s forest plot</w:t>
      </w:r>
      <w:r w:rsidR="00B95E95" w:rsidRPr="00CC7B8B">
        <w:t>. The magnitudes of the differences were small (</w:t>
      </w:r>
      <w:proofErr w:type="spellStart"/>
      <w:r w:rsidR="00B95E95" w:rsidRPr="00CC7B8B">
        <w:t>Δ</w:t>
      </w:r>
      <w:r w:rsidR="00B95E95" w:rsidRPr="00CC7B8B">
        <w:rPr>
          <w:i/>
        </w:rPr>
        <w:t>r</w:t>
      </w:r>
      <w:proofErr w:type="spellEnd"/>
      <w:r w:rsidR="00B95E95" w:rsidRPr="00CC7B8B">
        <w:t xml:space="preserve"> = -.02 and .05).</w:t>
      </w:r>
    </w:p>
    <w:p w14:paraId="42315289" w14:textId="749B97A3" w:rsidR="00B879CC" w:rsidRDefault="00B879CC" w:rsidP="005530CB">
      <w:pPr>
        <w:pStyle w:val="Heading2"/>
      </w:pPr>
      <w:r>
        <w:t>I</w:t>
      </w:r>
      <w:r w:rsidR="00B95E95" w:rsidRPr="00CC7B8B">
        <w:t xml:space="preserve">ndividual effect sizes </w:t>
      </w:r>
    </w:p>
    <w:p w14:paraId="63CC2D7B" w14:textId="371A9663" w:rsidR="00A64263" w:rsidRDefault="00A64263" w:rsidP="00A64263">
      <w:pPr>
        <w:pStyle w:val="Heading3"/>
      </w:pPr>
      <w:r>
        <w:t xml:space="preserve">Assessment of </w:t>
      </w:r>
      <w:r>
        <w:t>incorrect inclusion</w:t>
      </w:r>
      <w:r w:rsidR="007E6922">
        <w:t>s</w:t>
      </w:r>
    </w:p>
    <w:p w14:paraId="1102F5F5" w14:textId="0CD37128" w:rsidR="00B57BF0" w:rsidRDefault="00A674AD" w:rsidP="00A674AD">
      <w:r>
        <w:t>Lakens et al. (2016) listed incorrect inclusion as a common type</w:t>
      </w:r>
      <w:r w:rsidR="005C7269">
        <w:t xml:space="preserve"> </w:t>
      </w:r>
      <w:r>
        <w:t>of error in meta-analyses</w:t>
      </w:r>
      <w:r>
        <w:t xml:space="preserve">. </w:t>
      </w:r>
      <w:r w:rsidR="00C6049E">
        <w:t xml:space="preserve">These were </w:t>
      </w:r>
      <w:r w:rsidR="005E6648">
        <w:t>describe</w:t>
      </w:r>
      <w:r w:rsidR="00CC72A3">
        <w:t>d</w:t>
      </w:r>
      <w:r w:rsidR="005E6648">
        <w:t xml:space="preserve"> as </w:t>
      </w:r>
      <w:r w:rsidR="00605CE0" w:rsidRPr="00AB7372">
        <w:t>inclusion of effect sizes</w:t>
      </w:r>
      <w:r w:rsidR="00605CE0">
        <w:t xml:space="preserve"> </w:t>
      </w:r>
      <w:r w:rsidR="005E6648">
        <w:t xml:space="preserve">that do not meet the inclusion criteria. </w:t>
      </w:r>
      <w:r w:rsidR="005E6648" w:rsidRPr="00CC7B8B">
        <w:t>Vahey et al. (2015) stated that the purpose of their meta-analysis was to “quantify how much IRAP effects from clinically-relevant responding co-vary with corresponding clinically-relevant criterion variables” (p.60)</w:t>
      </w:r>
      <w:r w:rsidR="005E6648">
        <w:t xml:space="preserve">. Their inclusion criterion was that </w:t>
      </w:r>
      <w:r w:rsidR="005E6648" w:rsidRPr="00CC7B8B">
        <w:t>“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r w:rsidR="0035720E">
        <w:t xml:space="preserve"> </w:t>
      </w:r>
      <w:r w:rsidR="00A22D26">
        <w:t xml:space="preserve">References to neither the specific clinical condition that was targeted by the IRAP and the criterion variable nor </w:t>
      </w:r>
      <w:r w:rsidR="00A22D26">
        <w:t>the specific empirical literature that Vahey et al. (2015) used to justify the inclusion of each criterion</w:t>
      </w:r>
      <w:r w:rsidR="00A22D26">
        <w:t xml:space="preserve"> were provided in the original article or supplementary materials. Nonetheless, </w:t>
      </w:r>
      <w:r w:rsidR="0035720E">
        <w:t>Vahey’s own inclusion criterion required that effects referred to covariation between an IRAP and an external clinically-relevant criterion variable</w:t>
      </w:r>
      <w:r w:rsidR="003A7B3D">
        <w:t xml:space="preserve">, consistent with the </w:t>
      </w:r>
      <w:r w:rsidR="0035720E">
        <w:t xml:space="preserve">APA dictionary of psychology </w:t>
      </w:r>
      <w:r w:rsidR="003A7B3D">
        <w:t xml:space="preserve">definition of </w:t>
      </w:r>
      <w:r w:rsidR="0035720E">
        <w:t>criterion validity (REF).</w:t>
      </w:r>
    </w:p>
    <w:p w14:paraId="1F098267" w14:textId="15FECEF3" w:rsidR="00C65769" w:rsidRDefault="00C65769" w:rsidP="009B2A95">
      <w:r>
        <w:t>Using the descriptions in their supplementary materials</w:t>
      </w:r>
      <w:r w:rsidR="002506A8">
        <w:t>,</w:t>
      </w:r>
      <w:r>
        <w:t xml:space="preserve"> and with reference to the original papers, the individual effect sizes were </w:t>
      </w:r>
      <w:r w:rsidR="0073469D">
        <w:t>re-evaluated</w:t>
      </w:r>
      <w:r>
        <w:t xml:space="preserve"> against Vahey’s inclusion criterion of </w:t>
      </w:r>
      <w:r w:rsidR="00C41C74">
        <w:t xml:space="preserve">covariance between an </w:t>
      </w:r>
      <w:r>
        <w:t xml:space="preserve">IRAP and a second external variable. </w:t>
      </w:r>
      <w:r w:rsidR="004666D2">
        <w:t>23 of the 56 effect sizes (41</w:t>
      </w:r>
      <w:proofErr w:type="gramStart"/>
      <w:r w:rsidR="004666D2">
        <w:t>% )</w:t>
      </w:r>
      <w:proofErr w:type="gramEnd"/>
      <w:r w:rsidR="004666D2">
        <w:t xml:space="preserve"> were found to involve no external variable (i.e., they described a reaction time differential between the IRAP block types)</w:t>
      </w:r>
      <w:r w:rsidR="00C41C74">
        <w:t xml:space="preserve">, and were therefore not suitable to be included in a meta-analysis of the IRAP’s criterion validity. </w:t>
      </w:r>
    </w:p>
    <w:p w14:paraId="5E8E6117" w14:textId="77777777" w:rsidR="00B923AB" w:rsidRDefault="00B923AB" w:rsidP="00B923AB">
      <w:pPr>
        <w:pStyle w:val="Heading3"/>
      </w:pPr>
      <w:r>
        <w:t>Assessment of incorrect exclusions</w:t>
      </w:r>
    </w:p>
    <w:p w14:paraId="172F9662" w14:textId="4B2AF4A6" w:rsidR="00B923AB" w:rsidRDefault="00B923AB" w:rsidP="00B923AB">
      <w:r>
        <w:t>In addition to incorrection inclusions, it is equally plausible that effect sizes that met inclusion criteria were erroneously not included. E</w:t>
      </w:r>
      <w:r w:rsidRPr="00CC7B8B">
        <w:t xml:space="preserve">ffect sizes </w:t>
      </w:r>
      <w:r>
        <w:t xml:space="preserve">were reextracted from the same 15 articles as Vahey et al. (2015). Vahey et al. did not report how many effect sizes were excluded (e.g., because they did not meet the inclusion criteria of being a clinically relevant criterion effect size). Following Vahey et al.’s (2015) method, extractions were </w:t>
      </w:r>
      <w:r w:rsidRPr="008A6EA3">
        <w:t>not limit</w:t>
      </w:r>
      <w:r>
        <w:t>ed</w:t>
      </w:r>
      <w:r w:rsidRPr="008A6EA3">
        <w:t xml:space="preserve"> to effect sizes reported in the articles</w:t>
      </w:r>
      <w:r>
        <w:t xml:space="preserve">, </w:t>
      </w:r>
      <w:r w:rsidRPr="008A6EA3">
        <w:t xml:space="preserve">but also considered ones implied </w:t>
      </w:r>
      <w:r>
        <w:t xml:space="preserve">by the reported </w:t>
      </w:r>
      <w:r>
        <w:lastRenderedPageBreak/>
        <w:t>analyses. W</w:t>
      </w:r>
      <w:r w:rsidRPr="008A6EA3">
        <w:t>here necessary</w:t>
      </w:r>
      <w:r>
        <w:t xml:space="preserve">, </w:t>
      </w:r>
      <w:r w:rsidRPr="008A6EA3">
        <w:t xml:space="preserve">original authors </w:t>
      </w:r>
      <w:r>
        <w:t xml:space="preserve">were contacted </w:t>
      </w:r>
      <w:r w:rsidRPr="008A6EA3">
        <w:t>to obtain additional information</w:t>
      </w:r>
      <w:r>
        <w:t xml:space="preserve">. For example, if non-significant correlations were reported as merely “other correlations were non-significant”, these effect sizes were obtained where possible. XX effect sizes were excluded as non-criterion effects (e.g., quantifying the average IRAP effect within a group). </w:t>
      </w:r>
      <w:r w:rsidRPr="00CC7B8B">
        <w:t>Two independent raters the</w:t>
      </w:r>
      <w:r>
        <w:t xml:space="preserve"> </w:t>
      </w:r>
      <w:r w:rsidRPr="00CC7B8B">
        <w:t xml:space="preserve">rated each effect for clinical relevance using Vahey’s definition. Agreement was found in </w:t>
      </w:r>
      <w:r w:rsidRPr="00A63E4C">
        <w:rPr>
          <w:highlight w:val="yellow"/>
        </w:rPr>
        <w:t>90</w:t>
      </w:r>
      <w:r w:rsidRPr="00CC7B8B">
        <w:t>% of cases (Cohen’s Kappa = 0.</w:t>
      </w:r>
      <w:r w:rsidRPr="008F3009">
        <w:rPr>
          <w:highlight w:val="yellow"/>
        </w:rPr>
        <w:t>88</w:t>
      </w:r>
      <w:r w:rsidRPr="00CC7B8B">
        <w:t xml:space="preserve">, </w:t>
      </w:r>
      <w:r w:rsidRPr="00CC7B8B">
        <w:rPr>
          <w:i/>
        </w:rPr>
        <w:t>p</w:t>
      </w:r>
      <w:r w:rsidRPr="00CC7B8B">
        <w:t xml:space="preserve"> &lt; .0001). </w:t>
      </w:r>
      <w:r>
        <w:t>As in Vahey et al. (2015), i</w:t>
      </w:r>
      <w:r w:rsidRPr="00CC7B8B">
        <w:t>f either</w:t>
      </w:r>
      <w:r>
        <w:t xml:space="preserve"> </w:t>
      </w:r>
      <w:proofErr w:type="spellStart"/>
      <w:r>
        <w:t>rater</w:t>
      </w:r>
      <w:proofErr w:type="spellEnd"/>
      <w:r w:rsidRPr="00CC7B8B">
        <w:t xml:space="preserve"> </w:t>
      </w:r>
      <w:r>
        <w:t xml:space="preserve">originally </w:t>
      </w:r>
      <w:r w:rsidRPr="00CC7B8B">
        <w:t>rated the effect as clinically relevant</w:t>
      </w:r>
      <w:r>
        <w:t xml:space="preserve"> then</w:t>
      </w:r>
      <w:r w:rsidRPr="00CC7B8B">
        <w:t xml:space="preserve"> it was included</w:t>
      </w:r>
      <w:r>
        <w:t xml:space="preserve">. 308 effect sizes were originally extracted. 53 were excluded as non-criterion effect sizes. 99 more were excluded as non-clinically relevant. This left 156 effect sizes for meta-analysis, compared to Vahey et al.’s (2015) 56. </w:t>
      </w:r>
      <w:proofErr w:type="gramStart"/>
      <w:r>
        <w:t>Vahey’s  extraction</w:t>
      </w:r>
      <w:proofErr w:type="gramEnd"/>
      <w:r>
        <w:t xml:space="preserve"> of effect sizes from the original articles could therefore not be reproduced, as many effect sizes were overlooked. These effect sizes were converted to Pearson’s </w:t>
      </w:r>
      <w:r w:rsidRPr="0072393D">
        <w:rPr>
          <w:i/>
          <w:iCs/>
        </w:rPr>
        <w:t>r</w:t>
      </w:r>
      <w:r>
        <w:t xml:space="preserve"> for meta-analysis. </w:t>
      </w:r>
      <w:r w:rsidRPr="0072393D">
        <w:rPr>
          <w:highlight w:val="red"/>
        </w:rPr>
        <w:t>The specific methods of conversion are described in the supplementary materials.</w:t>
      </w:r>
      <w:r>
        <w:t xml:space="preserve"> </w:t>
      </w:r>
    </w:p>
    <w:p w14:paraId="0F45E020" w14:textId="328F8303" w:rsidR="00B57BF0" w:rsidRPr="005030F2" w:rsidRDefault="00B57BF0" w:rsidP="00B57BF0">
      <w:pPr>
        <w:pStyle w:val="Heading3"/>
      </w:pPr>
      <w:r w:rsidRPr="005030F2">
        <w:t>Assessment of erroneous calculation</w:t>
      </w:r>
    </w:p>
    <w:p w14:paraId="168F1FE1" w14:textId="541D64A9" w:rsidR="00B97057" w:rsidRPr="005030F2" w:rsidRDefault="00B57BF0" w:rsidP="005E5819">
      <w:r w:rsidRPr="005030F2">
        <w:t xml:space="preserve">Erroneous calculation refers to errors made in the transposition, conversion, or reporting of effect sizes. </w:t>
      </w:r>
      <w:r w:rsidR="008054B7" w:rsidRPr="005030F2">
        <w:t>This can involve using the incorrect formula</w:t>
      </w:r>
      <w:r w:rsidR="00764184" w:rsidRPr="005030F2">
        <w:t xml:space="preserve"> to convert effect sizes</w:t>
      </w:r>
      <w:r w:rsidR="008054B7" w:rsidRPr="005030F2">
        <w:t xml:space="preserve">, treating standard errors if they are standard deviations, and other </w:t>
      </w:r>
      <w:r w:rsidR="00BE23EA" w:rsidRPr="005030F2">
        <w:t>errors</w:t>
      </w:r>
      <w:r w:rsidR="008054B7" w:rsidRPr="005030F2">
        <w:t xml:space="preserve">. </w:t>
      </w:r>
      <w:r w:rsidR="003F3B4B" w:rsidRPr="005030F2">
        <w:t>Previous work has shown that such errors are</w:t>
      </w:r>
      <w:r w:rsidRPr="005030F2">
        <w:t xml:space="preserve"> unfortunately common in published meta-analyses</w:t>
      </w:r>
      <w:r w:rsidR="00254E71" w:rsidRPr="005030F2">
        <w:t xml:space="preserve"> (e.g., XX of all effect sizes: </w:t>
      </w:r>
      <w:proofErr w:type="spellStart"/>
      <w:r w:rsidRPr="005030F2">
        <w:t>Gøtzsche</w:t>
      </w:r>
      <w:proofErr w:type="spellEnd"/>
      <w:r w:rsidRPr="005030F2">
        <w:t xml:space="preserve"> REF</w:t>
      </w:r>
      <w:r w:rsidR="00254E71" w:rsidRPr="005030F2">
        <w:t>)</w:t>
      </w:r>
      <w:r w:rsidR="009A35BD" w:rsidRPr="005030F2">
        <w:t>.</w:t>
      </w:r>
      <w:r w:rsidR="00F7326F" w:rsidRPr="005030F2">
        <w:t xml:space="preserve"> </w:t>
      </w:r>
      <w:r w:rsidR="005030F2">
        <w:t xml:space="preserve">In their supplementary materials, </w:t>
      </w:r>
      <w:r w:rsidR="00CE20BA" w:rsidRPr="005030F2">
        <w:t xml:space="preserve">Vahey et al. (2015) </w:t>
      </w:r>
      <w:r w:rsidR="005030F2">
        <w:t xml:space="preserve">provided </w:t>
      </w:r>
      <w:r w:rsidR="003948BE">
        <w:t xml:space="preserve">explanations and </w:t>
      </w:r>
      <w:r w:rsidR="005030F2">
        <w:t xml:space="preserve">references </w:t>
      </w:r>
      <w:r w:rsidR="003948BE">
        <w:t xml:space="preserve">for how </w:t>
      </w:r>
      <w:r w:rsidR="00CE20BA" w:rsidRPr="005030F2">
        <w:t>individual effect sizes</w:t>
      </w:r>
      <w:r w:rsidR="003948BE">
        <w:t xml:space="preserve"> were converted to </w:t>
      </w:r>
      <w:proofErr w:type="spellStart"/>
      <w:r w:rsidR="003948BE">
        <w:t>Pearsons</w:t>
      </w:r>
      <w:proofErr w:type="spellEnd"/>
      <w:r w:rsidR="003948BE">
        <w:t xml:space="preserve"> </w:t>
      </w:r>
      <w:r w:rsidR="003948BE" w:rsidRPr="003948BE">
        <w:rPr>
          <w:i/>
          <w:iCs/>
        </w:rPr>
        <w:t>r</w:t>
      </w:r>
      <w:r w:rsidR="00CE20BA" w:rsidRPr="005030F2">
        <w:t xml:space="preserve">. </w:t>
      </w:r>
      <w:r w:rsidR="00B97057" w:rsidRPr="005030F2">
        <w:t xml:space="preserve">Inspection of </w:t>
      </w:r>
      <w:r w:rsidR="00D8689F">
        <w:t xml:space="preserve">the </w:t>
      </w:r>
      <w:r w:rsidR="003948BE">
        <w:t>explanations</w:t>
      </w:r>
      <w:r w:rsidR="00D8689F">
        <w:t xml:space="preserve"> </w:t>
      </w:r>
      <w:r w:rsidR="00B97057" w:rsidRPr="005030F2">
        <w:t xml:space="preserve">revealed </w:t>
      </w:r>
      <w:r w:rsidR="00B07313">
        <w:t xml:space="preserve">at least one </w:t>
      </w:r>
      <w:r w:rsidR="00B97057" w:rsidRPr="005030F2">
        <w:t>error:</w:t>
      </w:r>
      <w:r w:rsidR="00CE20BA" w:rsidRPr="005030F2">
        <w:t xml:space="preserve"> </w:t>
      </w:r>
      <w:r w:rsidR="007A5466" w:rsidRPr="005030F2">
        <w:t>2</w:t>
      </w:r>
      <w:r w:rsidR="001C1A84" w:rsidRPr="005030F2">
        <w:t xml:space="preserve">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1C1A84" w:rsidRPr="005030F2">
        <w:t xml:space="preserve"> effect sizes taken from ANOVAs</w:t>
      </w:r>
      <w:r w:rsidR="00F37457">
        <w:t xml:space="preserve">, which </w:t>
      </w:r>
      <w:r w:rsidR="00CD4C29" w:rsidRPr="005030F2">
        <w:t>Vahey et al. (2015) stated that they “</w:t>
      </w:r>
      <w:r w:rsidR="00CD4C29" w:rsidRPr="005030F2">
        <w:t xml:space="preserve">equated the relevant statistic </w:t>
      </w:r>
      <w:r w:rsidR="00CD4C29" w:rsidRPr="005030F2">
        <w:t>[</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t>
      </w:r>
      <w:r w:rsidR="00CD4C29" w:rsidRPr="005030F2">
        <w:t xml:space="preserve">with </w:t>
      </w:r>
      <w:r w:rsidR="00CD4C29" w:rsidRPr="005030F2">
        <w:rPr>
          <w:i/>
          <w:iCs/>
        </w:rPr>
        <w:t>r</w:t>
      </w:r>
      <w:r w:rsidR="00CD4C29" w:rsidRPr="005030F2">
        <w:rPr>
          <w:vertAlign w:val="superscript"/>
        </w:rPr>
        <w:t>2</w:t>
      </w:r>
      <w:r w:rsidR="00CD4C29" w:rsidRPr="005030F2">
        <w:t xml:space="preserve"> therefore obtaining </w:t>
      </w:r>
      <w:r w:rsidR="00CD4C29" w:rsidRPr="005030F2">
        <w:rPr>
          <w:i/>
          <w:iCs/>
        </w:rPr>
        <w:t>r</w:t>
      </w:r>
      <w:r w:rsidR="00CD4C29" w:rsidRPr="005030F2">
        <w:t xml:space="preserve"> using the square root function</w:t>
      </w:r>
      <w:r w:rsidR="00CD4C29" w:rsidRPr="005030F2">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CD4C29" w:rsidRPr="005030F2">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cannot be converted to </w:t>
      </w:r>
      <w:r w:rsidR="00CD4C29" w:rsidRPr="005030F2">
        <w:rPr>
          <w:i/>
          <w:iCs/>
        </w:rPr>
        <w:t>r</w:t>
      </w:r>
      <w:r w:rsidR="00CD4C29" w:rsidRPr="005030F2">
        <w:t xml:space="preserve">. </w:t>
      </w:r>
    </w:p>
    <w:p w14:paraId="64BE53A4" w14:textId="7457F462" w:rsidR="005530CB" w:rsidRPr="00CC7B8B" w:rsidRDefault="00B923AB" w:rsidP="00A60550">
      <w:r w:rsidRPr="005030F2">
        <w:t>A</w:t>
      </w:r>
      <w:r w:rsidR="00B97057" w:rsidRPr="005030F2">
        <w:t xml:space="preserve"> </w:t>
      </w:r>
      <w:r w:rsidR="00B97057" w:rsidRPr="005030F2">
        <w:t xml:space="preserve">comprehensive assessment of the reproducibility of the conversions of the individual effects sizes to Pearson’s </w:t>
      </w:r>
      <w:r w:rsidR="00B97057" w:rsidRPr="005030F2">
        <w:rPr>
          <w:i/>
          <w:iCs/>
        </w:rPr>
        <w:t>r</w:t>
      </w:r>
      <w:r w:rsidRPr="005030F2">
        <w:t xml:space="preserve"> was</w:t>
      </w:r>
      <w:r>
        <w:t xml:space="preserve"> not performed on the basis that the above assessments had already determined the</w:t>
      </w:r>
      <w:r w:rsidR="00BA0906">
        <w:t>se effect sizes to contain many errors</w:t>
      </w:r>
      <w:r w:rsidR="00C54F31">
        <w:t xml:space="preserve">: 33 effect sizes </w:t>
      </w:r>
      <w:r w:rsidR="00BA0906">
        <w:t xml:space="preserve">were </w:t>
      </w:r>
      <w:r w:rsidR="00C54F31">
        <w:t xml:space="preserve">common to both Vahey and the </w:t>
      </w:r>
      <w:proofErr w:type="spellStart"/>
      <w:r w:rsidR="00C54F31">
        <w:t>reextractions</w:t>
      </w:r>
      <w:proofErr w:type="spellEnd"/>
      <w:r w:rsidR="00C54F31">
        <w:t xml:space="preserve">, 23 of Vahey’s effect sizes </w:t>
      </w:r>
      <w:r w:rsidR="002B790E">
        <w:t xml:space="preserve">actually met </w:t>
      </w:r>
      <w:r w:rsidR="00C54F31">
        <w:t>exclu</w:t>
      </w:r>
      <w:r w:rsidR="002B790E">
        <w:t>sion criteria</w:t>
      </w:r>
      <w:r w:rsidR="00C54F31">
        <w:t xml:space="preserve">, and 123 </w:t>
      </w:r>
      <w:r w:rsidR="002B790E">
        <w:t xml:space="preserve">additional </w:t>
      </w:r>
      <w:r w:rsidR="00C54F31">
        <w:t xml:space="preserve">effect sizes </w:t>
      </w:r>
      <w:r w:rsidR="002B790E">
        <w:t>meeting inclusion criteria were found</w:t>
      </w:r>
      <w:r w:rsidR="00C54F31">
        <w:t>.</w:t>
      </w:r>
    </w:p>
    <w:p w14:paraId="518AF53A" w14:textId="253314D5" w:rsidR="008E37EF" w:rsidRDefault="00F8701B" w:rsidP="00C46F18">
      <w:pPr>
        <w:pStyle w:val="Heading2"/>
      </w:pPr>
      <w:r>
        <w:t>Corrected meta-analysis and power analyses</w:t>
      </w:r>
    </w:p>
    <w:p w14:paraId="3878ED94" w14:textId="36D42E91" w:rsidR="006B0292" w:rsidRDefault="006B0292" w:rsidP="006B0292">
      <w:r>
        <w:t xml:space="preserve">In order to update the core conclusions of Vahey et al. (2015) in light of the numerous errors and non-reproducible analyses observed, a new meta-analysis was conducted, and new power analyses using the meta-estimate were then calculated. </w:t>
      </w:r>
    </w:p>
    <w:p w14:paraId="711A088E" w14:textId="7415E4B7" w:rsidR="00B95E95" w:rsidRPr="00CC7B8B" w:rsidRDefault="007F0FAB" w:rsidP="003F6D28">
      <w:r>
        <w:t>Whereas Vahey et al.’s (2015) method of dealing with the non-independence of multiple effect sizes taken from the same study was to average them, re</w:t>
      </w:r>
      <w:r w:rsidR="00592128">
        <w:t xml:space="preserve">search suggests that it is more appropriate to model these dependencies using three-level meta-analyses (i.e., multi-level meta-analyses: </w:t>
      </w:r>
      <w:r w:rsidR="00592128" w:rsidRPr="00592128">
        <w:t xml:space="preserve">Van den </w:t>
      </w:r>
      <w:proofErr w:type="spellStart"/>
      <w:r w:rsidR="00592128" w:rsidRPr="00592128">
        <w:t>Noortgate</w:t>
      </w:r>
      <w:proofErr w:type="spellEnd"/>
      <w:r w:rsidR="00592128">
        <w:t xml:space="preserve"> et al. 2013). </w:t>
      </w:r>
    </w:p>
    <w:p w14:paraId="4ED524F8" w14:textId="76F61229" w:rsidR="00C1226D" w:rsidRDefault="00947770" w:rsidP="00D65028">
      <w:r>
        <w:t xml:space="preserve">A </w:t>
      </w:r>
      <w:r w:rsidR="00B95E95" w:rsidRPr="00CC7B8B">
        <w:t>multi-level random effect meta-analysis with random intercepts for study</w:t>
      </w:r>
      <w:r>
        <w:t xml:space="preserve"> was therefore employed. I employed the </w:t>
      </w:r>
      <w:proofErr w:type="spellStart"/>
      <w:r>
        <w:t>metafor</w:t>
      </w:r>
      <w:proofErr w:type="spellEnd"/>
      <w:r>
        <w:t xml:space="preserve"> packages’ default settings of a </w:t>
      </w:r>
      <w:r w:rsidR="00B95E95" w:rsidRPr="00CC7B8B">
        <w:t xml:space="preserve">Restricted Maximum </w:t>
      </w:r>
      <w:r w:rsidR="00B9306F" w:rsidRPr="00CC7B8B">
        <w:t>Likelihood</w:t>
      </w:r>
      <w:r w:rsidR="00B95E95" w:rsidRPr="00CC7B8B">
        <w:t xml:space="preserve"> estimator function </w:t>
      </w:r>
      <w:r>
        <w:t xml:space="preserve">and weighting by inverse variance (i.e., rather than </w:t>
      </w:r>
      <w:r w:rsidRPr="00947770">
        <w:rPr>
          <w:i/>
          <w:iCs/>
        </w:rPr>
        <w:t>N</w:t>
      </w:r>
      <w:r w:rsidRPr="00947770">
        <w:t xml:space="preserve">, </w:t>
      </w:r>
      <w:r>
        <w:t xml:space="preserve">given that inverse variance is a better estimate of precision). A point estimate and confidence intervals were produced by default. Credibility intervals were calculated following Field REF’s definition (equations XX). </w:t>
      </w:r>
      <w:r w:rsidR="00C1226D">
        <w:t xml:space="preserve">In addition to this, </w:t>
      </w:r>
      <w:r w:rsidR="00D65028">
        <w:t>[</w:t>
      </w:r>
      <w:proofErr w:type="spellStart"/>
      <w:r w:rsidR="00D65028">
        <w:t>rediction</w:t>
      </w:r>
      <w:proofErr w:type="spellEnd"/>
      <w:r w:rsidR="00D65028">
        <w:t xml:space="preserve"> intervals were calculated in order to accomplish the stated goal of Vahey et al., i.e., to assess the generalizability of the effect, using a more contemporary method. </w:t>
      </w:r>
      <w:r w:rsidR="00C1226D">
        <w:t xml:space="preserve">Prediction intervals share the same goals as </w:t>
      </w:r>
      <w:r w:rsidR="00D65028">
        <w:t xml:space="preserve">Hunter and Schmidt style </w:t>
      </w:r>
      <w:r w:rsidR="00C1226D">
        <w:t>credibility intervals, as Vahey states them</w:t>
      </w:r>
      <w:r w:rsidR="0003712A">
        <w:t xml:space="preserve"> (</w:t>
      </w:r>
      <w:r w:rsidR="00C1226D">
        <w:t xml:space="preserve">i.e., they </w:t>
      </w:r>
      <w:r w:rsidR="00D65028">
        <w:t>assess the generalisability of the effect</w:t>
      </w:r>
      <w:r w:rsidR="0003712A">
        <w:t>)</w:t>
      </w:r>
      <w:r w:rsidR="00D65028">
        <w:t xml:space="preserve">. Whereas </w:t>
      </w:r>
      <w:r w:rsidR="00D65028">
        <w:t>Hunter and Schmidt style credibility intervals</w:t>
      </w:r>
      <w:r w:rsidR="00D65028">
        <w:t xml:space="preserve"> are generally wider and therefore more conservative than confidence intervals – and, notably, they were not in the verification meta-analyses – prediction intervals are always at least as wide as confidence intervals. That is, where </w:t>
      </w:r>
      <w:r w:rsidR="00D65028">
        <w:t>Hunter and Schmidt style credibility intervals</w:t>
      </w:r>
      <w:r w:rsidR="00D65028">
        <w:t xml:space="preserve"> are based solely on the population variance of the correlations (i.e., tau), prediction intervals as implemented in the </w:t>
      </w:r>
      <w:proofErr w:type="spellStart"/>
      <w:r w:rsidR="00D65028">
        <w:t>metafor</w:t>
      </w:r>
      <w:proofErr w:type="spellEnd"/>
      <w:r w:rsidR="00D65028">
        <w:t xml:space="preserve"> package are based on the SEM and tau. Specifically:</w:t>
      </w:r>
    </w:p>
    <w:p w14:paraId="055F2120" w14:textId="77777777" w:rsidR="0072155C" w:rsidRDefault="0072155C" w:rsidP="00947770"/>
    <w:p w14:paraId="16AFDF99" w14:textId="29DC596B" w:rsidR="00D65028" w:rsidRDefault="00D65028" w:rsidP="0072155C">
      <w:pPr>
        <w:ind w:firstLine="0"/>
        <w:jc w:val="center"/>
      </w:pPr>
      <w:r>
        <w:t>[equation]</w:t>
      </w:r>
    </w:p>
    <w:p w14:paraId="617476FF" w14:textId="4C060BC6" w:rsidR="00D65028" w:rsidRDefault="00D65028" w:rsidP="00947770"/>
    <w:p w14:paraId="4AD6AA20" w14:textId="2593CB30" w:rsidR="001D6A74" w:rsidRDefault="00B95E95" w:rsidP="00AC6FA6">
      <w:r w:rsidRPr="00CC7B8B">
        <w:t xml:space="preserve">Results demonstrated a meta effect size </w:t>
      </w:r>
      <w:r w:rsidRPr="00947770">
        <w:rPr>
          <w:i/>
          <w:highlight w:val="yellow"/>
        </w:rPr>
        <w:t>r</w:t>
      </w:r>
      <w:r w:rsidRPr="00947770">
        <w:rPr>
          <w:highlight w:val="yellow"/>
        </w:rPr>
        <w:t xml:space="preserve"> = .20, 95% CI [.12, .29], 95% CR [-.04, .44]</w:t>
      </w:r>
      <w:r w:rsidR="00CE4CF2">
        <w:t xml:space="preserve"> (see Figure XX for forest plot)</w:t>
      </w:r>
      <w:r w:rsidRPr="00CC7B8B">
        <w:t xml:space="preserve">. </w:t>
      </w:r>
      <w:r w:rsidR="00CE4CF2">
        <w:t>Based</w:t>
      </w:r>
      <w:r w:rsidR="002F3892">
        <w:t xml:space="preserve"> </w:t>
      </w:r>
      <w:r w:rsidRPr="00CC7B8B">
        <w:t xml:space="preserve">on the non-overlap of their confidence intervals, this estimate is significantly smaller than the effect size reported in the original meta-analysis (i.e., </w:t>
      </w:r>
      <w:r w:rsidRPr="00CC7B8B">
        <w:rPr>
          <w:i/>
        </w:rPr>
        <w:t>r</w:t>
      </w:r>
      <w:r w:rsidRPr="00CC7B8B">
        <w:t xml:space="preserve"> = .45, 95% CI [.40, .54])</w:t>
      </w:r>
      <w:r w:rsidR="00AC6FA6">
        <w:t>.</w:t>
      </w:r>
      <w:r w:rsidR="00AC6FA6" w:rsidRPr="001D6A74">
        <w:t xml:space="preserve"> </w:t>
      </w:r>
      <w:r w:rsidR="006900B7">
        <w:t xml:space="preserve">Table XX </w:t>
      </w:r>
      <w:r w:rsidR="006900B7">
        <w:t xml:space="preserve">contains the new power analyses based on this meta-effect size. </w:t>
      </w:r>
      <w:r w:rsidR="00AC6FA6">
        <w:t xml:space="preserve">As </w:t>
      </w:r>
      <w:r w:rsidR="001D6A74">
        <w:t xml:space="preserve">can be seen from the table, sample sizes are substantially larger than those recommended by Vahey et al. (ref). </w:t>
      </w:r>
    </w:p>
    <w:p w14:paraId="4DDD64F0" w14:textId="77777777" w:rsidR="00067C1A" w:rsidRDefault="00067C1A" w:rsidP="00067C1A">
      <w:pPr>
        <w:ind w:firstLine="0"/>
      </w:pPr>
    </w:p>
    <w:p w14:paraId="2739E05E" w14:textId="78FAF030" w:rsidR="00B95E95" w:rsidRPr="00CC7B8B" w:rsidRDefault="005D3B72" w:rsidP="00067C1A">
      <w:pPr>
        <w:pStyle w:val="Heading1"/>
      </w:pPr>
      <w:r>
        <w:t>Discussion</w:t>
      </w:r>
    </w:p>
    <w:p w14:paraId="70992FB7" w14:textId="77777777" w:rsidR="00B95E95" w:rsidRPr="00CC7B8B" w:rsidRDefault="00B95E95" w:rsidP="00C46F18">
      <w:pPr>
        <w:pStyle w:val="Heading2"/>
      </w:pPr>
      <w:r w:rsidRPr="00CC7B8B">
        <w:t>Summary of findings</w:t>
      </w:r>
    </w:p>
    <w:p w14:paraId="39E5BACC" w14:textId="77777777" w:rsidR="005D3B72" w:rsidRDefault="00B95E95" w:rsidP="003F6D28">
      <w:r w:rsidRPr="00CC7B8B">
        <w:lastRenderedPageBreak/>
        <w:t xml:space="preserve">The meta-analysis reported by Vahey et al. was found to have poor reproducibility on multiple fronts. </w:t>
      </w:r>
    </w:p>
    <w:p w14:paraId="42649B1F" w14:textId="0EF3EFDD" w:rsidR="005D3B72" w:rsidRDefault="00AB2048" w:rsidP="003F6D28">
      <w:r>
        <w:t xml:space="preserve">The inclusion and exclusion criteria were not comprehensively applied. Many effects that met Vahey et al.’s (2015) inclusion criteria were not included, with demonstrable bias towards failing to include smaller effects. Conversely, many effects that were included did not meet inclusion criteria, e.g., X% were not criterion effects as they did not involve a second external variable. </w:t>
      </w:r>
    </w:p>
    <w:p w14:paraId="1BDB71C9" w14:textId="550CA154" w:rsidR="002E558B" w:rsidRDefault="002E558B" w:rsidP="00787E08">
      <w:r>
        <w:t xml:space="preserve">Conversions of individual effect sizes to were not computationally reproducible in many cases. </w:t>
      </w:r>
      <w:r w:rsidRPr="00CC7B8B">
        <w:t>Nearly half of the effect sizes included in the original meta-analysis did not match those reextracted from the original article</w:t>
      </w:r>
      <w:r>
        <w:t>s [before conversion? After?]</w:t>
      </w:r>
      <w:r w:rsidRPr="00CC7B8B">
        <w:t>. In one third of cases, the effect sizes used in the original meta-analysis were biased upwards relative to the re-extractions done here.</w:t>
      </w:r>
    </w:p>
    <w:p w14:paraId="025A5843" w14:textId="77777777" w:rsidR="002E558B" w:rsidRDefault="002E558B" w:rsidP="002E558B">
      <w:r>
        <w:t>The averaging of these effect sizes for each paper were not reproducible,</w:t>
      </w:r>
      <w:r w:rsidR="00B95E95" w:rsidRPr="00CC7B8B">
        <w:t xml:space="preserve"> with 13% of cases demonstrating disagreement between the weighted average effect sizes reported in the forest plot and those recalculated from the effect sizes reported in the supplementary materials. </w:t>
      </w:r>
    </w:p>
    <w:p w14:paraId="080A7198" w14:textId="371039CD" w:rsidR="006D2D19" w:rsidRPr="00CC7B8B" w:rsidRDefault="002E558B" w:rsidP="006D2D19">
      <w:r>
        <w:t>The results of the meta-analysis could not be reproduced</w:t>
      </w:r>
      <w:r w:rsidR="00933C23">
        <w:t xml:space="preserve"> despite numerous attempts. </w:t>
      </w:r>
    </w:p>
    <w:p w14:paraId="0A6BC415" w14:textId="67F5C18C" w:rsidR="006D2D19" w:rsidRDefault="006D2D19" w:rsidP="006D2D19">
      <w:r>
        <w:t>The original p</w:t>
      </w:r>
      <w:r w:rsidR="00B95E95" w:rsidRPr="00CC7B8B">
        <w:t xml:space="preserve">ower analyses calculations </w:t>
      </w:r>
      <w:r>
        <w:t xml:space="preserve">could mostly be reproduced from the original meta-analysis results. </w:t>
      </w:r>
      <w:proofErr w:type="gramStart"/>
      <w:r>
        <w:t>However</w:t>
      </w:r>
      <w:proofErr w:type="gramEnd"/>
      <w:r>
        <w:t xml:space="preserve"> given the lack of reproducibility of the previous steps, this undermines the validity of the power analyses’ results. </w:t>
      </w:r>
    </w:p>
    <w:p w14:paraId="5A0F0507" w14:textId="4FBFF39D" w:rsidR="006D2D19" w:rsidRDefault="006D2D19" w:rsidP="006D2D19">
      <w:r>
        <w:t xml:space="preserve">A new meta-analysis was conducted after correcting these issues. Results suggested a meta-effect size less than half that reported in Vahey et al. (2015). </w:t>
      </w:r>
      <w:r w:rsidR="00AC3AE7">
        <w:t>New power analyses suggest</w:t>
      </w:r>
      <w:r w:rsidR="00D3019A">
        <w:t>ed</w:t>
      </w:r>
      <w:r w:rsidR="00AC3AE7">
        <w:t xml:space="preserve"> that a much larger number of participants are required</w:t>
      </w:r>
      <w:r w:rsidR="00D3019A">
        <w:t xml:space="preserve"> than are typically recommended. For example, whereas the original study recommends 37? for a</w:t>
      </w:r>
      <w:r w:rsidR="00AC3AE7">
        <w:t xml:space="preserve"> </w:t>
      </w:r>
      <w:r w:rsidR="00D3019A">
        <w:t xml:space="preserve">first order correlation, the power analysis based on the corrected reproducible meta-analysis suggests this number is actually XXX. </w:t>
      </w:r>
    </w:p>
    <w:p w14:paraId="7B34E2DC" w14:textId="6A09F6A6" w:rsidR="00A261A9" w:rsidRDefault="00C9290D" w:rsidP="00EA01B7">
      <w:r>
        <w:t xml:space="preserve">Broader context: results are consistent with </w:t>
      </w:r>
      <w:proofErr w:type="spellStart"/>
      <w:r>
        <w:t>maasen</w:t>
      </w:r>
      <w:proofErr w:type="spellEnd"/>
      <w:r>
        <w:t xml:space="preserve"> and </w:t>
      </w:r>
      <w:proofErr w:type="spellStart"/>
      <w:r>
        <w:t>lakens</w:t>
      </w:r>
      <w:proofErr w:type="spellEnd"/>
      <w:r>
        <w:t xml:space="preserve">, who have found that it is very difficult to reproduce the results of </w:t>
      </w:r>
      <w:proofErr w:type="gramStart"/>
      <w:r>
        <w:t>meta analyses</w:t>
      </w:r>
      <w:proofErr w:type="gramEnd"/>
      <w:r>
        <w:t xml:space="preserve">. It is important to note that the </w:t>
      </w:r>
      <w:proofErr w:type="spellStart"/>
      <w:proofErr w:type="gramStart"/>
      <w:r>
        <w:t>The</w:t>
      </w:r>
      <w:proofErr w:type="spellEnd"/>
      <w:proofErr w:type="gramEnd"/>
      <w:r>
        <w:t xml:space="preserve"> failure to reproduce results at almost all stages of the research process underscores the need to </w:t>
      </w:r>
    </w:p>
    <w:p w14:paraId="32DD2868" w14:textId="26C44100" w:rsidR="00A261A9" w:rsidRDefault="00A261A9" w:rsidP="00052449">
      <w:pPr>
        <w:pStyle w:val="Heading2"/>
      </w:pPr>
      <w:r>
        <w:t>Limitations</w:t>
      </w:r>
    </w:p>
    <w:p w14:paraId="11F1AA80" w14:textId="1B4825C9" w:rsidR="00C9290D" w:rsidRDefault="00A261A9" w:rsidP="00EA01B7">
      <w:r>
        <w:t xml:space="preserve">It is important to appreciate that these analyses are intended to highlight the consequences of the issues detected in Vahey et al. (2015) </w:t>
      </w:r>
      <w:r>
        <w:t xml:space="preserve">on their core conclusions (i.e., the meta-analysis and power analyses) </w:t>
      </w:r>
      <w:r>
        <w:t xml:space="preserve">more than they are intended to </w:t>
      </w:r>
      <w:r>
        <w:t xml:space="preserve">accomplish Vahey’s original stated goal of </w:t>
      </w:r>
      <w:r>
        <w:t>estimat</w:t>
      </w:r>
      <w:r>
        <w:t xml:space="preserve">ing </w:t>
      </w:r>
      <w:r>
        <w:t xml:space="preserve">the </w:t>
      </w:r>
      <w:r>
        <w:t xml:space="preserve">clinical </w:t>
      </w:r>
      <w:r>
        <w:t xml:space="preserve">criterion validity of the IRAP. </w:t>
      </w:r>
      <w:r w:rsidR="00763238">
        <w:t xml:space="preserve">No attempt was made to include effect sizes from articles other than the XX Vahey et al (REF) considered which were published prior to 2015. </w:t>
      </w:r>
      <w:r w:rsidR="00563A2F">
        <w:t xml:space="preserve">The IRAP’s criterion validity would be better assess following guidelines for reproducible and valid practices. This would include (but likely not be limited to) (a) a systematic review followed by a meta-analysis, (b) preregistration of the meta-analytic method, (c) providing all materials (code, data, formulae, item-level rationales for including or excluding effect sizes, etc) (see Lakens et al. 2016). </w:t>
      </w:r>
    </w:p>
    <w:p w14:paraId="39F607AD" w14:textId="2D451EEB" w:rsidR="00C9290D" w:rsidRPr="00C9290D" w:rsidRDefault="009E680C" w:rsidP="00C9290D">
      <w:pPr>
        <w:pStyle w:val="Heading2"/>
      </w:pPr>
      <w:r>
        <w:t>Future work</w:t>
      </w:r>
    </w:p>
    <w:p w14:paraId="099AD11E" w14:textId="6E76FA23" w:rsidR="00B95E95" w:rsidRDefault="00B95E95" w:rsidP="00A40D21">
      <w:r w:rsidRPr="00CC7B8B">
        <w:t xml:space="preserve">At first glance, the sample sizes </w:t>
      </w:r>
      <w:r w:rsidR="00C9290D">
        <w:t xml:space="preserve">recommendations </w:t>
      </w:r>
      <w:r w:rsidR="00D3019A">
        <w:t xml:space="preserve">may </w:t>
      </w:r>
      <w:r w:rsidRPr="00CC7B8B">
        <w:t>seem</w:t>
      </w:r>
      <w:r w:rsidR="00D3019A">
        <w:t xml:space="preserve"> </w:t>
      </w:r>
      <w:r w:rsidR="00C9290D">
        <w:t xml:space="preserve">surprising </w:t>
      </w:r>
      <w:r w:rsidR="00D3019A">
        <w:t>given that IRAP papers typically report sample sizes of around 40 and yet most find some significant results.</w:t>
      </w:r>
      <w:r w:rsidRPr="00CC7B8B">
        <w:t xml:space="preserve"> However, results are not incompatible with this: </w:t>
      </w:r>
      <w:r w:rsidR="00D3019A">
        <w:t xml:space="preserve">First, </w:t>
      </w:r>
      <w:r w:rsidR="00A40D21">
        <w:t xml:space="preserve">the analysis of IRAP data involves a large ‘garden of forking paths’, or researcher degrees of freedom for the researcher (REF). This has been shown to greatly inflate the false positive rate (REF). </w:t>
      </w:r>
      <w:r w:rsidRPr="00CC7B8B">
        <w:t xml:space="preserve">IRAP papers frequently include a large number of statistical tests and comparisons and a very high ratio of tests to sample size. As such, the false positive rate is </w:t>
      </w:r>
      <w:r w:rsidR="00D3019A">
        <w:t>likely</w:t>
      </w:r>
      <w:r w:rsidRPr="00CC7B8B">
        <w:t xml:space="preserve"> inflated. </w:t>
      </w:r>
      <w:r w:rsidR="00A40D21">
        <w:t xml:space="preserve">To take one concrete example, IRAP studies very frequently report results from a 4X2 mixed within-between ANOVA, but do not apply alpha corrections for the family-wise error rate. Cramer et al. (2015) demonstrate that simply interpreting all three effects from a similar ANOVA (e.g., two main effects and an interaction) serves to increase the false-positive rate by nearly a factor of 3. </w:t>
      </w:r>
      <w:r w:rsidRPr="00CC7B8B">
        <w:t xml:space="preserve">Future research should </w:t>
      </w:r>
      <w:r w:rsidR="00A40D21">
        <w:t xml:space="preserve">therefore (1) conduct meta-methods research (REF) on the IRAP, in order to document </w:t>
      </w:r>
      <w:r w:rsidR="001273F6">
        <w:t xml:space="preserve">researcher flexibility in the presentation, scoring, and analysis of IRAP data; and (2) </w:t>
      </w:r>
      <w:r w:rsidRPr="00CC7B8B">
        <w:t xml:space="preserve">estimate the </w:t>
      </w:r>
      <w:r w:rsidR="001273F6">
        <w:t xml:space="preserve">impact of these researcher degrees of freedom on the </w:t>
      </w:r>
      <w:r w:rsidRPr="00CC7B8B">
        <w:t>false</w:t>
      </w:r>
      <w:r w:rsidR="001273F6">
        <w:t>-</w:t>
      </w:r>
      <w:r w:rsidRPr="00CC7B8B">
        <w:t xml:space="preserve">positive rate in </w:t>
      </w:r>
      <w:r w:rsidR="001273F6">
        <w:t xml:space="preserve">the </w:t>
      </w:r>
      <w:r w:rsidRPr="00CC7B8B">
        <w:t xml:space="preserve">IRAP </w:t>
      </w:r>
      <w:r w:rsidR="001273F6">
        <w:t>literature, likely via</w:t>
      </w:r>
      <w:r w:rsidRPr="00CC7B8B">
        <w:t xml:space="preserve"> simulation studies.</w:t>
      </w:r>
      <w:r w:rsidR="00D3019A">
        <w:t xml:space="preserve"> </w:t>
      </w:r>
    </w:p>
    <w:p w14:paraId="4D182AD6" w14:textId="77777777" w:rsidR="00167923" w:rsidRPr="00CC7B8B" w:rsidRDefault="00167923" w:rsidP="00E72859">
      <w:pPr>
        <w:ind w:firstLine="0"/>
      </w:pPr>
    </w:p>
    <w:p w14:paraId="33303BE5" w14:textId="77777777" w:rsidR="00167923" w:rsidRPr="00CC7B8B" w:rsidRDefault="00167923" w:rsidP="00414539">
      <w:pPr>
        <w:pStyle w:val="Heading1"/>
      </w:pPr>
      <w:r w:rsidRPr="00CC7B8B">
        <w:t>References</w:t>
      </w:r>
    </w:p>
    <w:p w14:paraId="792DD444" w14:textId="0A103AA7" w:rsidR="00B95E95" w:rsidRPr="00CC7B8B" w:rsidRDefault="00167923" w:rsidP="00D80185">
      <w:r w:rsidRPr="009B3D60">
        <w:rPr>
          <w:highlight w:val="yellow"/>
        </w:rPr>
        <w:t>Please enter references in the APA style and include a DOI where available.</w:t>
      </w:r>
    </w:p>
    <w:p w14:paraId="088EAB29" w14:textId="77777777" w:rsidR="00C9290D" w:rsidRPr="00C9290D" w:rsidRDefault="00B95E95" w:rsidP="00C9290D">
      <w:pPr>
        <w:pStyle w:val="Bibliography"/>
      </w:pPr>
      <w:r w:rsidRPr="00CC7B8B">
        <w:rPr>
          <w:rFonts w:asciiTheme="majorHAnsi" w:cstheme="majorHAnsi"/>
        </w:rPr>
        <w:fldChar w:fldCharType="begin"/>
      </w:r>
      <w:r w:rsidRPr="00CC7B8B">
        <w:rPr>
          <w:rFonts w:asciiTheme="majorHAnsi" w:cstheme="majorHAnsi"/>
        </w:rPr>
        <w:instrText xml:space="preserve"> ADDIN ZOTERO_BIBL {"uncited":[],"omitted":[],"custom":[]} CSL_BIBLIOGRAPHY </w:instrText>
      </w:r>
      <w:r w:rsidRPr="00CC7B8B">
        <w:rPr>
          <w:rFonts w:asciiTheme="majorHAnsi" w:cstheme="majorHAnsi"/>
        </w:rPr>
        <w:fldChar w:fldCharType="separate"/>
      </w:r>
      <w:r w:rsidR="00C9290D" w:rsidRPr="00C9290D">
        <w:t xml:space="preserve">Barnes-Holmes, D., Barnes-Holmes, Y., Stewart, I., &amp; Boles, S. (2010). A sketch of the Implicit Relational Assessment Procedure (IRAP) and the Relational Elaboration and Coherence (REC) model. </w:t>
      </w:r>
      <w:r w:rsidR="00C9290D" w:rsidRPr="00C9290D">
        <w:rPr>
          <w:i/>
          <w:iCs/>
        </w:rPr>
        <w:t>The Psychological Record</w:t>
      </w:r>
      <w:r w:rsidR="00C9290D" w:rsidRPr="00C9290D">
        <w:t xml:space="preserve">, </w:t>
      </w:r>
      <w:r w:rsidR="00C9290D" w:rsidRPr="00C9290D">
        <w:rPr>
          <w:i/>
          <w:iCs/>
        </w:rPr>
        <w:t>60</w:t>
      </w:r>
      <w:r w:rsidR="00C9290D" w:rsidRPr="00C9290D">
        <w:t>, 527–542.</w:t>
      </w:r>
    </w:p>
    <w:p w14:paraId="64490501" w14:textId="77777777" w:rsidR="00C9290D" w:rsidRPr="00C9290D" w:rsidRDefault="00C9290D" w:rsidP="00C9290D">
      <w:pPr>
        <w:pStyle w:val="Bibliography"/>
      </w:pPr>
      <w:r w:rsidRPr="00C9290D">
        <w:t xml:space="preserve">Corneille, O., &amp; </w:t>
      </w:r>
      <w:proofErr w:type="spellStart"/>
      <w:r w:rsidRPr="00C9290D">
        <w:t>Hütter</w:t>
      </w:r>
      <w:proofErr w:type="spellEnd"/>
      <w:r w:rsidRPr="00C9290D">
        <w:t xml:space="preserve">, M. (2020). Implicit? What Do You Mean? A Comprehensive Review of the Delusive Implicitness Construct in Attitude Research. </w:t>
      </w:r>
      <w:r w:rsidRPr="00C9290D">
        <w:rPr>
          <w:i/>
          <w:iCs/>
        </w:rPr>
        <w:t>Personality and Social Psychology Review</w:t>
      </w:r>
      <w:r w:rsidRPr="00C9290D">
        <w:t>, 1088868320911325. https://doi.org/10.1177/1088868320911325</w:t>
      </w:r>
    </w:p>
    <w:p w14:paraId="6051F1A5" w14:textId="77777777" w:rsidR="00C9290D" w:rsidRPr="00C9290D" w:rsidRDefault="00C9290D" w:rsidP="00C9290D">
      <w:pPr>
        <w:pStyle w:val="Bibliography"/>
      </w:pPr>
      <w:r w:rsidRPr="00C9290D">
        <w:lastRenderedPageBreak/>
        <w:t xml:space="preserve">De Houwer, J., &amp; Moors, A. (2010). Implicit measures: Similarities and differences. In </w:t>
      </w:r>
      <w:r w:rsidRPr="00C9290D">
        <w:rPr>
          <w:i/>
          <w:iCs/>
        </w:rPr>
        <w:t>Handbook of implicit social cognition: Measurement, theory, and applications</w:t>
      </w:r>
      <w:r w:rsidRPr="00C9290D">
        <w:t xml:space="preserve"> (pp. 176–193). Guildford Press.</w:t>
      </w:r>
    </w:p>
    <w:p w14:paraId="42B03191" w14:textId="77777777" w:rsidR="00C9290D" w:rsidRPr="00C9290D" w:rsidRDefault="00C9290D" w:rsidP="00C9290D">
      <w:pPr>
        <w:pStyle w:val="Bibliography"/>
      </w:pPr>
      <w:r w:rsidRPr="00C9290D">
        <w:t xml:space="preserve">Fried, E. I., &amp; </w:t>
      </w:r>
      <w:proofErr w:type="spellStart"/>
      <w:r w:rsidRPr="00C9290D">
        <w:t>Kievit</w:t>
      </w:r>
      <w:proofErr w:type="spellEnd"/>
      <w:r w:rsidRPr="00C9290D">
        <w:t xml:space="preserve">, R. A. (2016). The volumes of subcortical regions in depressed and healthy individuals are strikingly similar: A reinterpretation of the results by </w:t>
      </w:r>
      <w:proofErr w:type="spellStart"/>
      <w:r w:rsidRPr="00C9290D">
        <w:t>Schmaal</w:t>
      </w:r>
      <w:proofErr w:type="spellEnd"/>
      <w:r w:rsidRPr="00C9290D">
        <w:t xml:space="preserve"> et al. </w:t>
      </w:r>
      <w:r w:rsidRPr="00C9290D">
        <w:rPr>
          <w:i/>
          <w:iCs/>
        </w:rPr>
        <w:t>Molecular Psychiatry</w:t>
      </w:r>
      <w:r w:rsidRPr="00C9290D">
        <w:t xml:space="preserve">, </w:t>
      </w:r>
      <w:r w:rsidRPr="00C9290D">
        <w:rPr>
          <w:i/>
          <w:iCs/>
        </w:rPr>
        <w:t>21</w:t>
      </w:r>
      <w:r w:rsidRPr="00C9290D">
        <w:t>(6), 724–725. https://doi.org/10.1038/mp.2015.199</w:t>
      </w:r>
    </w:p>
    <w:p w14:paraId="7C6A4D5B" w14:textId="77777777" w:rsidR="00C9290D" w:rsidRPr="00C9290D" w:rsidRDefault="00C9290D" w:rsidP="00C9290D">
      <w:pPr>
        <w:pStyle w:val="Bibliography"/>
      </w:pPr>
      <w:proofErr w:type="spellStart"/>
      <w:r w:rsidRPr="00C9290D">
        <w:t>Gøtzsche</w:t>
      </w:r>
      <w:proofErr w:type="spellEnd"/>
      <w:r w:rsidRPr="00C9290D">
        <w:t xml:space="preserve">, P. C., </w:t>
      </w:r>
      <w:proofErr w:type="spellStart"/>
      <w:r w:rsidRPr="00C9290D">
        <w:t>Hróbjartsson</w:t>
      </w:r>
      <w:proofErr w:type="spellEnd"/>
      <w:r w:rsidRPr="00C9290D">
        <w:t xml:space="preserve">, A., </w:t>
      </w:r>
      <w:proofErr w:type="spellStart"/>
      <w:r w:rsidRPr="00C9290D">
        <w:t>Marić</w:t>
      </w:r>
      <w:proofErr w:type="spellEnd"/>
      <w:r w:rsidRPr="00C9290D">
        <w:t xml:space="preserve">, K., &amp; </w:t>
      </w:r>
      <w:proofErr w:type="spellStart"/>
      <w:r w:rsidRPr="00C9290D">
        <w:t>Tendal</w:t>
      </w:r>
      <w:proofErr w:type="spellEnd"/>
      <w:r w:rsidRPr="00C9290D">
        <w:t xml:space="preserve">, B. (2007). Data Extraction Errors in Meta-analyses That Use Standardized Mean Differences. </w:t>
      </w:r>
      <w:r w:rsidRPr="00C9290D">
        <w:rPr>
          <w:i/>
          <w:iCs/>
        </w:rPr>
        <w:t>JAMA</w:t>
      </w:r>
      <w:r w:rsidRPr="00C9290D">
        <w:t xml:space="preserve">, </w:t>
      </w:r>
      <w:r w:rsidRPr="00C9290D">
        <w:rPr>
          <w:i/>
          <w:iCs/>
        </w:rPr>
        <w:t>298</w:t>
      </w:r>
      <w:r w:rsidRPr="00C9290D">
        <w:t>(4), 430–437. https://doi.org/10.1001/jama.298.4.430</w:t>
      </w:r>
    </w:p>
    <w:p w14:paraId="1526996B" w14:textId="77777777" w:rsidR="00C9290D" w:rsidRPr="00C9290D" w:rsidRDefault="00C9290D" w:rsidP="00C9290D">
      <w:pPr>
        <w:pStyle w:val="Bibliography"/>
      </w:pPr>
      <w:r w:rsidRPr="00C9290D">
        <w:t xml:space="preserve">Greenwald, A. G., &amp; Lai, C. K. (2020). Implicit Social Cognition. </w:t>
      </w:r>
      <w:r w:rsidRPr="00C9290D">
        <w:rPr>
          <w:i/>
          <w:iCs/>
        </w:rPr>
        <w:t>Annual Review of Psychology</w:t>
      </w:r>
      <w:r w:rsidRPr="00C9290D">
        <w:t xml:space="preserve">, </w:t>
      </w:r>
      <w:r w:rsidRPr="00C9290D">
        <w:rPr>
          <w:i/>
          <w:iCs/>
        </w:rPr>
        <w:t>71</w:t>
      </w:r>
      <w:r w:rsidRPr="00C9290D">
        <w:t>(1), 419–445. https://doi.org/10.1146/annurev-psych-010419-050837</w:t>
      </w:r>
    </w:p>
    <w:p w14:paraId="04D84D01" w14:textId="77777777" w:rsidR="00C9290D" w:rsidRPr="00C9290D" w:rsidRDefault="00C9290D" w:rsidP="00C9290D">
      <w:pPr>
        <w:pStyle w:val="Bibliography"/>
      </w:pPr>
      <w:r w:rsidRPr="00C9290D">
        <w:t xml:space="preserve">Greenwald, A. G., McGhee, D. E., &amp; Schwartz, J. L. (1998). Measuring individual differences in implicit cognition: The Implicit Association Test. </w:t>
      </w:r>
      <w:r w:rsidRPr="00C9290D">
        <w:rPr>
          <w:i/>
          <w:iCs/>
        </w:rPr>
        <w:t>Journal of Personality and Social Psychology</w:t>
      </w:r>
      <w:r w:rsidRPr="00C9290D">
        <w:t xml:space="preserve">, </w:t>
      </w:r>
      <w:r w:rsidRPr="00C9290D">
        <w:rPr>
          <w:i/>
          <w:iCs/>
        </w:rPr>
        <w:t>74</w:t>
      </w:r>
      <w:r w:rsidRPr="00C9290D">
        <w:t>(6), 1464–1480. https://doi.org/10.1037/0022-3514.74.6.1464</w:t>
      </w:r>
    </w:p>
    <w:p w14:paraId="790EDC80" w14:textId="77777777" w:rsidR="00C9290D" w:rsidRPr="00C9290D" w:rsidRDefault="00C9290D" w:rsidP="00C9290D">
      <w:pPr>
        <w:pStyle w:val="Bibliography"/>
      </w:pPr>
      <w:r w:rsidRPr="00C9290D">
        <w:t xml:space="preserve">Lakens, D. (2013). Calculating and reporting effect sizes to facilitate cumulative science: A practical primer for t-tests and ANOVAs. </w:t>
      </w:r>
      <w:r w:rsidRPr="00C9290D">
        <w:rPr>
          <w:i/>
          <w:iCs/>
        </w:rPr>
        <w:t>Frontiers in Psychology</w:t>
      </w:r>
      <w:r w:rsidRPr="00C9290D">
        <w:t xml:space="preserve">, </w:t>
      </w:r>
      <w:r w:rsidRPr="00C9290D">
        <w:rPr>
          <w:i/>
          <w:iCs/>
        </w:rPr>
        <w:t>4</w:t>
      </w:r>
      <w:r w:rsidRPr="00C9290D">
        <w:t>. https://doi.org/10.3389/fpsyg.2013.00863</w:t>
      </w:r>
    </w:p>
    <w:p w14:paraId="4A2E2318" w14:textId="77777777" w:rsidR="00C9290D" w:rsidRPr="00C9290D" w:rsidRDefault="00C9290D" w:rsidP="00C9290D">
      <w:pPr>
        <w:pStyle w:val="Bibliography"/>
      </w:pPr>
      <w:r w:rsidRPr="00C9290D">
        <w:t xml:space="preserve">Lakens, D., Page-Gould, E., van Assen, M. A. L. M., Spellman, B., </w:t>
      </w:r>
      <w:proofErr w:type="spellStart"/>
      <w:r w:rsidRPr="00C9290D">
        <w:t>Schönbrodt</w:t>
      </w:r>
      <w:proofErr w:type="spellEnd"/>
      <w:r w:rsidRPr="00C9290D">
        <w:t xml:space="preserve">, F. D., </w:t>
      </w:r>
      <w:proofErr w:type="spellStart"/>
      <w:r w:rsidRPr="00C9290D">
        <w:t>Hasselman</w:t>
      </w:r>
      <w:proofErr w:type="spellEnd"/>
      <w:r w:rsidRPr="00C9290D">
        <w:t xml:space="preserve">, F., Corker, K. S., Grange, J., Sharples, A., Cavender, C., </w:t>
      </w:r>
      <w:proofErr w:type="spellStart"/>
      <w:r w:rsidRPr="00C9290D">
        <w:t>Augusteijn</w:t>
      </w:r>
      <w:proofErr w:type="spellEnd"/>
      <w:r w:rsidRPr="00C9290D">
        <w:t xml:space="preserve">, H., </w:t>
      </w:r>
      <w:proofErr w:type="spellStart"/>
      <w:r w:rsidRPr="00C9290D">
        <w:t>Augusteijn</w:t>
      </w:r>
      <w:proofErr w:type="spellEnd"/>
      <w:r w:rsidRPr="00C9290D">
        <w:t xml:space="preserve">, H., </w:t>
      </w:r>
      <w:proofErr w:type="spellStart"/>
      <w:r w:rsidRPr="00C9290D">
        <w:t>Gerger</w:t>
      </w:r>
      <w:proofErr w:type="spellEnd"/>
      <w:r w:rsidRPr="00C9290D">
        <w:t xml:space="preserve">, H., </w:t>
      </w:r>
      <w:proofErr w:type="spellStart"/>
      <w:r w:rsidRPr="00C9290D">
        <w:t>Locher</w:t>
      </w:r>
      <w:proofErr w:type="spellEnd"/>
      <w:r w:rsidRPr="00C9290D">
        <w:t xml:space="preserve">, C., Miller, I. D., </w:t>
      </w:r>
      <w:proofErr w:type="spellStart"/>
      <w:r w:rsidRPr="00C9290D">
        <w:t>Anvari</w:t>
      </w:r>
      <w:proofErr w:type="spellEnd"/>
      <w:r w:rsidRPr="00C9290D">
        <w:t xml:space="preserve">, F., &amp; Scheel, A. M. (2017). </w:t>
      </w:r>
      <w:r w:rsidRPr="00C9290D">
        <w:rPr>
          <w:i/>
          <w:iCs/>
        </w:rPr>
        <w:t>Examining the Reproducibility of Meta-Analyses in Psychology: A Preliminary Report</w:t>
      </w:r>
      <w:r w:rsidRPr="00C9290D">
        <w:t xml:space="preserve"> [Preprint]. BITSS. https://doi.org/10.31222/osf.io/xfbjf</w:t>
      </w:r>
    </w:p>
    <w:p w14:paraId="67052EA7" w14:textId="77777777" w:rsidR="00C9290D" w:rsidRPr="00C9290D" w:rsidRDefault="00C9290D" w:rsidP="00C9290D">
      <w:pPr>
        <w:pStyle w:val="Bibliography"/>
      </w:pPr>
      <w:proofErr w:type="spellStart"/>
      <w:r w:rsidRPr="00C9290D">
        <w:t>Maassen</w:t>
      </w:r>
      <w:proofErr w:type="spellEnd"/>
      <w:r w:rsidRPr="00C9290D">
        <w:t xml:space="preserve">, E., Assen, M. A. L. M. van, </w:t>
      </w:r>
      <w:proofErr w:type="spellStart"/>
      <w:r w:rsidRPr="00C9290D">
        <w:t>Nuijten</w:t>
      </w:r>
      <w:proofErr w:type="spellEnd"/>
      <w:r w:rsidRPr="00C9290D">
        <w:t>, M. B., Olsson-</w:t>
      </w:r>
      <w:proofErr w:type="spellStart"/>
      <w:r w:rsidRPr="00C9290D">
        <w:t>Collentine</w:t>
      </w:r>
      <w:proofErr w:type="spellEnd"/>
      <w:r w:rsidRPr="00C9290D">
        <w:t xml:space="preserve">, A., &amp; </w:t>
      </w:r>
      <w:proofErr w:type="spellStart"/>
      <w:r w:rsidRPr="00C9290D">
        <w:t>Wicherts</w:t>
      </w:r>
      <w:proofErr w:type="spellEnd"/>
      <w:r w:rsidRPr="00C9290D">
        <w:t xml:space="preserve">, J. M. (2020). Reproducibility of individual effect sizes in meta-analyses in psychology. </w:t>
      </w:r>
      <w:r w:rsidRPr="00C9290D">
        <w:rPr>
          <w:i/>
          <w:iCs/>
        </w:rPr>
        <w:t>PLOS ONE</w:t>
      </w:r>
      <w:r w:rsidRPr="00C9290D">
        <w:t xml:space="preserve">, </w:t>
      </w:r>
      <w:r w:rsidRPr="00C9290D">
        <w:rPr>
          <w:i/>
          <w:iCs/>
        </w:rPr>
        <w:t>15</w:t>
      </w:r>
      <w:r w:rsidRPr="00C9290D">
        <w:t>(5), e0233107. https://doi.org/10.1371/journal.pone.0233107</w:t>
      </w:r>
    </w:p>
    <w:p w14:paraId="4CDB9BD4" w14:textId="77777777" w:rsidR="00C9290D" w:rsidRPr="00C9290D" w:rsidRDefault="00C9290D" w:rsidP="00C9290D">
      <w:pPr>
        <w:pStyle w:val="Bibliography"/>
      </w:pPr>
      <w:proofErr w:type="spellStart"/>
      <w:r w:rsidRPr="00C9290D">
        <w:t>Roefs</w:t>
      </w:r>
      <w:proofErr w:type="spellEnd"/>
      <w:r w:rsidRPr="00C9290D">
        <w:t xml:space="preserve">, A., </w:t>
      </w:r>
      <w:proofErr w:type="spellStart"/>
      <w:r w:rsidRPr="00C9290D">
        <w:t>Huijding</w:t>
      </w:r>
      <w:proofErr w:type="spellEnd"/>
      <w:r w:rsidRPr="00C9290D">
        <w:t xml:space="preserve">, J., Smulders, F. T. Y., MacLeod, C. M., de Jong, P. J., </w:t>
      </w:r>
      <w:proofErr w:type="spellStart"/>
      <w:r w:rsidRPr="00C9290D">
        <w:t>Wiers</w:t>
      </w:r>
      <w:proofErr w:type="spellEnd"/>
      <w:r w:rsidRPr="00C9290D">
        <w:t xml:space="preserve">, R. W., &amp; Jansen, A. T. M. (2011). Implicit measures of association in psychopathology research. </w:t>
      </w:r>
      <w:r w:rsidRPr="00C9290D">
        <w:rPr>
          <w:i/>
          <w:iCs/>
        </w:rPr>
        <w:t>Psychological Bulletin</w:t>
      </w:r>
      <w:r w:rsidRPr="00C9290D">
        <w:t xml:space="preserve">, </w:t>
      </w:r>
      <w:r w:rsidRPr="00C9290D">
        <w:rPr>
          <w:i/>
          <w:iCs/>
        </w:rPr>
        <w:t>137</w:t>
      </w:r>
      <w:r w:rsidRPr="00C9290D">
        <w:t>(1), 149–193. https://doi.org/10.1037/a0021729</w:t>
      </w:r>
    </w:p>
    <w:p w14:paraId="1FF5E1B8" w14:textId="77777777" w:rsidR="00C9290D" w:rsidRPr="00C9290D" w:rsidRDefault="00C9290D" w:rsidP="00C9290D">
      <w:pPr>
        <w:pStyle w:val="Bibliography"/>
      </w:pPr>
      <w:r w:rsidRPr="00C9290D">
        <w:t xml:space="preserve">Vahey, N. A., Nicholson, E., &amp; Barnes-Holmes, D. (2015). A meta-analysis of criterion effects for the Implicit Relational Assessment Procedure (IRAP) in the clinical domain. </w:t>
      </w:r>
      <w:r w:rsidRPr="00C9290D">
        <w:rPr>
          <w:i/>
          <w:iCs/>
        </w:rPr>
        <w:t xml:space="preserve">Journal of </w:t>
      </w:r>
      <w:proofErr w:type="spellStart"/>
      <w:r w:rsidRPr="00C9290D">
        <w:rPr>
          <w:i/>
          <w:iCs/>
        </w:rPr>
        <w:t>Behavior</w:t>
      </w:r>
      <w:proofErr w:type="spellEnd"/>
      <w:r w:rsidRPr="00C9290D">
        <w:rPr>
          <w:i/>
          <w:iCs/>
        </w:rPr>
        <w:t xml:space="preserve"> Therapy and Experimental Psychiatry</w:t>
      </w:r>
      <w:r w:rsidRPr="00C9290D">
        <w:t xml:space="preserve">, </w:t>
      </w:r>
      <w:r w:rsidRPr="00C9290D">
        <w:rPr>
          <w:i/>
          <w:iCs/>
        </w:rPr>
        <w:t>48</w:t>
      </w:r>
      <w:r w:rsidRPr="00C9290D">
        <w:t>, 59–65. https://doi.org/10.1016/j.jbtep.2015.01.004</w:t>
      </w:r>
    </w:p>
    <w:p w14:paraId="0BC8282F" w14:textId="2C4B6D65" w:rsidR="00B95E95" w:rsidRPr="00CC7B8B" w:rsidRDefault="00B95E95" w:rsidP="003F6D28">
      <w:r w:rsidRPr="00CC7B8B">
        <w:fldChar w:fldCharType="end"/>
      </w:r>
    </w:p>
    <w:p w14:paraId="4A0358FA" w14:textId="48531679" w:rsidR="00167923" w:rsidRPr="00CC7B8B" w:rsidRDefault="00167923" w:rsidP="003F6D28"/>
    <w:p w14:paraId="3691F500" w14:textId="77777777" w:rsidR="00947550" w:rsidRPr="00CC7B8B" w:rsidRDefault="00947550" w:rsidP="003F6D28"/>
    <w:p w14:paraId="342127D2" w14:textId="77777777" w:rsidR="00167923" w:rsidRPr="00CC7B8B" w:rsidRDefault="00167923" w:rsidP="003F6D28"/>
    <w:p w14:paraId="77017F39" w14:textId="77777777" w:rsidR="00167923" w:rsidRPr="00CC7B8B" w:rsidRDefault="00167923" w:rsidP="003F6D28">
      <w:pPr>
        <w:pStyle w:val="UPSectionHeading"/>
      </w:pPr>
    </w:p>
    <w:p w14:paraId="05EFE9EA" w14:textId="77777777" w:rsidR="00146175" w:rsidRPr="00CC7B8B" w:rsidRDefault="00146175" w:rsidP="003F6D28">
      <w:pPr>
        <w:rPr>
          <w:rFonts w:eastAsiaTheme="minorEastAsia"/>
          <w:color w:val="auto"/>
        </w:rPr>
      </w:pPr>
      <w:r w:rsidRPr="00CC7B8B">
        <w:br w:type="page"/>
      </w:r>
    </w:p>
    <w:p w14:paraId="0F7AA90B" w14:textId="30C16296" w:rsidR="00167923" w:rsidRPr="00CC7B8B" w:rsidRDefault="00167923" w:rsidP="00414539">
      <w:pPr>
        <w:pStyle w:val="Heading1"/>
      </w:pPr>
      <w:r w:rsidRPr="00CC7B8B">
        <w:lastRenderedPageBreak/>
        <w:t>Other information required for submission, not for review</w:t>
      </w:r>
    </w:p>
    <w:p w14:paraId="6FB3BDDF" w14:textId="77777777" w:rsidR="00167923" w:rsidRPr="00CC7B8B" w:rsidRDefault="00167923" w:rsidP="003F6D28">
      <w:pPr>
        <w:pStyle w:val="UPSectionHeading"/>
      </w:pPr>
    </w:p>
    <w:p w14:paraId="5D87FAA9" w14:textId="77777777" w:rsidR="00167923" w:rsidRPr="00CC7B8B" w:rsidRDefault="00167923" w:rsidP="003F6D28">
      <w:pPr>
        <w:pStyle w:val="UPSectionHeading"/>
      </w:pPr>
      <w:r w:rsidRPr="00CC7B8B">
        <w:t xml:space="preserve">Contribution Statement </w:t>
      </w:r>
    </w:p>
    <w:p w14:paraId="44A81FE7" w14:textId="2924C72B" w:rsidR="00167923" w:rsidRPr="00CC7B8B" w:rsidRDefault="00167923" w:rsidP="003F6D28">
      <w:r w:rsidRPr="00CC7B8B">
        <w:t>Please list all contributions towards this manuscript, including their roles and affiliations at the time of data collection.</w:t>
      </w:r>
    </w:p>
    <w:p w14:paraId="02F98C93" w14:textId="184D39D3" w:rsidR="00374ED6" w:rsidRPr="00CC7B8B" w:rsidRDefault="00374ED6" w:rsidP="003F6D28">
      <w:r w:rsidRPr="00CC7B8B">
        <w:t>Ian Hussey was solely responsible for all contributions to this manuscript</w:t>
      </w:r>
      <w:r w:rsidR="00204DC1" w:rsidRPr="00CC7B8B">
        <w:t>.</w:t>
      </w:r>
      <w:r w:rsidR="00F67A38" w:rsidRPr="00CC7B8B">
        <w:t xml:space="preserve"> I was affiliated with </w:t>
      </w:r>
      <w:r w:rsidR="0079396D">
        <w:t xml:space="preserve">the Department of Psychology, </w:t>
      </w:r>
      <w:r w:rsidR="00F67A38" w:rsidRPr="00CC7B8B">
        <w:t xml:space="preserve">Ghent University, Belgium, when I began this project. I am now affiliated with </w:t>
      </w:r>
      <w:r w:rsidR="0079396D">
        <w:t xml:space="preserve">the Faculty of Psychology, </w:t>
      </w:r>
      <w:r w:rsidR="00F67A38" w:rsidRPr="00CC7B8B">
        <w:t>Ruhr University Bochum, Germany.</w:t>
      </w:r>
    </w:p>
    <w:p w14:paraId="00DCBA16" w14:textId="77777777" w:rsidR="00167923" w:rsidRPr="00CC7B8B" w:rsidRDefault="00167923" w:rsidP="000713C8"/>
    <w:p w14:paraId="2EDB9750" w14:textId="77777777" w:rsidR="00167923" w:rsidRPr="00CC7B8B" w:rsidRDefault="00167923" w:rsidP="000713C8">
      <w:r w:rsidRPr="00CC7B8B">
        <w:t>Acknowledgements</w:t>
      </w:r>
    </w:p>
    <w:p w14:paraId="3948B02E" w14:textId="70D8DFEF" w:rsidR="00167923" w:rsidRPr="00CC7B8B" w:rsidRDefault="006645B6" w:rsidP="000713C8">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0713C8"/>
    <w:p w14:paraId="52FE7EF2" w14:textId="77777777" w:rsidR="00167923" w:rsidRPr="00CC7B8B" w:rsidRDefault="00167923" w:rsidP="000713C8">
      <w:r w:rsidRPr="00CC7B8B">
        <w:t>Conflict of Interest</w:t>
      </w:r>
    </w:p>
    <w:p w14:paraId="0858E69B" w14:textId="22022844" w:rsidR="00167923" w:rsidRPr="00CC7B8B" w:rsidRDefault="007A3788" w:rsidP="000713C8">
      <w:r w:rsidRPr="00CC7B8B">
        <w:t>I acknowledge that one of the authors of the original article being verified was my PhD supervisor (</w:t>
      </w:r>
      <w:r w:rsidR="00E922C9" w:rsidRPr="00CC7B8B">
        <w:t>Prof Dermot Barnes-Holmes</w:t>
      </w:r>
      <w:r w:rsidR="00E922C9">
        <w:t xml:space="preserve">: </w:t>
      </w:r>
      <w:r w:rsidRPr="00CC7B8B">
        <w:t xml:space="preserve">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0713C8"/>
    <w:p w14:paraId="14379442" w14:textId="77777777" w:rsidR="00167923" w:rsidRPr="00CC7B8B" w:rsidRDefault="00167923" w:rsidP="000713C8">
      <w:r w:rsidRPr="00CC7B8B">
        <w:t>Funding statement</w:t>
      </w:r>
    </w:p>
    <w:p w14:paraId="2108DE4A" w14:textId="74EC1E8F" w:rsidR="00167923" w:rsidRPr="00CC7B8B" w:rsidRDefault="00204DC1" w:rsidP="000713C8">
      <w:r w:rsidRPr="00CC7B8B">
        <w:t>IH</w:t>
      </w:r>
      <w:r w:rsidR="00432A18">
        <w:t xml:space="preserve"> </w:t>
      </w:r>
      <w:r w:rsidRPr="00CC7B8B">
        <w:t xml:space="preserve">was supported by Ghent University grant 01P05517 </w:t>
      </w:r>
      <w:r w:rsidR="0097009F" w:rsidRPr="00CC7B8B">
        <w:t xml:space="preserve">(awarded 2017) </w:t>
      </w:r>
      <w:r w:rsidRPr="00CC7B8B">
        <w:t>and the META-REP Priority Program of the German Research Foundation (#464488178)</w:t>
      </w:r>
      <w:r w:rsidR="0097009F" w:rsidRPr="00CC7B8B">
        <w:t xml:space="preserve"> (awarded 2021)</w:t>
      </w:r>
      <w:r w:rsidR="00B755C2" w:rsidRPr="00CC7B8B">
        <w:t>.</w:t>
      </w:r>
    </w:p>
    <w:p w14:paraId="1875E448" w14:textId="77777777" w:rsidR="00204DC1" w:rsidRPr="00CC7B8B" w:rsidRDefault="00204DC1" w:rsidP="000713C8"/>
    <w:p w14:paraId="6C44791F" w14:textId="77777777" w:rsidR="00167923" w:rsidRPr="00CC7B8B" w:rsidRDefault="00167923" w:rsidP="003F6D28"/>
    <w:p w14:paraId="586D7110" w14:textId="77777777" w:rsidR="006406FE" w:rsidRPr="00CC7B8B" w:rsidRDefault="006406FE" w:rsidP="003F6D28"/>
    <w:p w14:paraId="4091C43B" w14:textId="77777777" w:rsidR="006406FE" w:rsidRPr="00CC7B8B" w:rsidRDefault="006406FE" w:rsidP="003F6D28"/>
    <w:p w14:paraId="36937E09" w14:textId="77777777" w:rsidR="006406FE" w:rsidRPr="00CC7B8B" w:rsidRDefault="006406FE" w:rsidP="003F6D28"/>
    <w:p w14:paraId="1AE3D079" w14:textId="77777777" w:rsidR="00146175" w:rsidRPr="00CC7B8B" w:rsidRDefault="00146175" w:rsidP="003F6D28">
      <w:r w:rsidRPr="00CC7B8B">
        <w:br w:type="page"/>
      </w:r>
    </w:p>
    <w:p w14:paraId="19E79BF7" w14:textId="22C5D75D" w:rsidR="00167923" w:rsidRPr="00CC7B8B" w:rsidRDefault="00167923" w:rsidP="00414539">
      <w:pPr>
        <w:pStyle w:val="Heading1"/>
      </w:pPr>
      <w:r w:rsidRPr="00CC7B8B">
        <w:lastRenderedPageBreak/>
        <w:t>Stage 1 Checklist</w:t>
      </w:r>
    </w:p>
    <w:p w14:paraId="65571664" w14:textId="77777777" w:rsidR="00167923" w:rsidRPr="00CC7B8B" w:rsidRDefault="00167923" w:rsidP="003F6D28">
      <w:r w:rsidRPr="00CC7B8B">
        <w:t>Include a separate page, confirming explicit agreement of the following:</w:t>
      </w:r>
    </w:p>
    <w:p w14:paraId="5902D4FD" w14:textId="67948A37" w:rsidR="00167923" w:rsidRPr="00CC7B8B" w:rsidRDefault="00167923" w:rsidP="003F6D28">
      <w:pPr>
        <w:pStyle w:val="ListParagraph"/>
        <w:numPr>
          <w:ilvl w:val="0"/>
          <w:numId w:val="1"/>
        </w:numPr>
      </w:pPr>
      <w:r w:rsidRPr="00CC7B8B">
        <w:t xml:space="preserve">All necessary support (e.g., funding, facilities, etc.) </w:t>
      </w:r>
      <w:r w:rsidR="006406FE" w:rsidRPr="00CC7B8B">
        <w:t>and approvals (</w:t>
      </w:r>
      <w:proofErr w:type="gramStart"/>
      <w:r w:rsidR="006406FE" w:rsidRPr="00CC7B8B">
        <w:t>e.g.</w:t>
      </w:r>
      <w:proofErr w:type="gramEnd"/>
      <w:r w:rsidR="006406FE" w:rsidRPr="00CC7B8B">
        <w:t xml:space="preserve"> ethics) </w:t>
      </w:r>
      <w:r w:rsidRPr="00CC7B8B">
        <w:t>are in place for the proposed research</w:t>
      </w:r>
    </w:p>
    <w:p w14:paraId="5CB1E5DE" w14:textId="77777777" w:rsidR="00167923" w:rsidRPr="00CC7B8B" w:rsidRDefault="00167923" w:rsidP="003F6D28">
      <w:pPr>
        <w:pStyle w:val="ListParagraph"/>
        <w:numPr>
          <w:ilvl w:val="0"/>
          <w:numId w:val="1"/>
        </w:numPr>
      </w:pPr>
      <w:r w:rsidRPr="00CC7B8B">
        <w:t xml:space="preserve">The </w:t>
      </w:r>
      <w:r w:rsidRPr="00CC7B8B">
        <w:rPr>
          <w:highlight w:val="yellow"/>
        </w:rPr>
        <w:t>cover letter includes an anticipated timeline</w:t>
      </w:r>
      <w:r w:rsidRPr="00CC7B8B">
        <w:t xml:space="preserve"> for completing the work if the initial submission is accepted</w:t>
      </w:r>
    </w:p>
    <w:p w14:paraId="2FCC6E6F" w14:textId="542A3335" w:rsidR="00167923" w:rsidRPr="00CC7B8B" w:rsidRDefault="00167923" w:rsidP="003F6D28">
      <w:pPr>
        <w:pStyle w:val="ListParagraph"/>
        <w:numPr>
          <w:ilvl w:val="0"/>
          <w:numId w:val="1"/>
        </w:numPr>
      </w:pPr>
      <w:r w:rsidRPr="00CC7B8B">
        <w:t xml:space="preserve">The authors agree to share their </w:t>
      </w:r>
      <w:r w:rsidR="006406FE" w:rsidRPr="00CC7B8B">
        <w:t xml:space="preserve">raw </w:t>
      </w:r>
      <w:r w:rsidRPr="00CC7B8B">
        <w:t>data, materials and code as appropriate.</w:t>
      </w:r>
    </w:p>
    <w:p w14:paraId="50B56AAB" w14:textId="77777777" w:rsidR="00167923" w:rsidRPr="00CC7B8B" w:rsidRDefault="00167923" w:rsidP="003F6D28">
      <w:pPr>
        <w:pStyle w:val="ListParagraph"/>
        <w:numPr>
          <w:ilvl w:val="0"/>
          <w:numId w:val="1"/>
        </w:numPr>
      </w:pPr>
      <w:r w:rsidRPr="00CC7B8B">
        <w:t>In the event of the submission achieving Stage 1 in-</w:t>
      </w:r>
      <w:proofErr w:type="gramStart"/>
      <w:r w:rsidRPr="00CC7B8B">
        <w:t>principle</w:t>
      </w:r>
      <w:proofErr w:type="gramEnd"/>
      <w:r w:rsidRPr="00CC7B8B">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rPr>
        <w:t>The journal will provide the corresponding author with the URL to this registered protocol in the Stage 1 editorial acceptance letter, and authors must later include this URL in the Stage 2 manuscript</w:t>
      </w:r>
      <w:r w:rsidRPr="00CC7B8B">
        <w:t>. Note that the journal will register the protocol ONLY once the Stage 1 manuscript is in-principle accepted, and not if it is rejected or withdrawn by authors prior to being awarded in-</w:t>
      </w:r>
      <w:proofErr w:type="gramStart"/>
      <w:r w:rsidRPr="00CC7B8B">
        <w:t>principle</w:t>
      </w:r>
      <w:proofErr w:type="gramEnd"/>
      <w:r w:rsidRPr="00CC7B8B">
        <w:t xml:space="preserve"> acceptance.</w:t>
      </w:r>
    </w:p>
    <w:p w14:paraId="5ACA13DC" w14:textId="77777777" w:rsidR="00167923" w:rsidRPr="00CC7B8B" w:rsidRDefault="00167923" w:rsidP="003F6D28">
      <w:pPr>
        <w:pStyle w:val="ListParagraph"/>
      </w:pPr>
    </w:p>
    <w:p w14:paraId="1568D4C9" w14:textId="5B284BAF" w:rsidR="00167923" w:rsidRPr="00CC7B8B" w:rsidRDefault="00167923" w:rsidP="003F6D28">
      <w:pPr>
        <w:pStyle w:val="ListParagraph"/>
      </w:pPr>
      <w:r w:rsidRPr="00CC7B8B">
        <w:t xml:space="preserve">For each author who currently has an account on the OSF (https://osf.io/), please provide their name and the URL of their OSF home page. </w:t>
      </w:r>
      <w:proofErr w:type="gramStart"/>
      <w:r w:rsidRPr="00CC7B8B">
        <w:t>E.g.</w:t>
      </w:r>
      <w:proofErr w:type="gramEnd"/>
      <w:r w:rsidRPr="00CC7B8B">
        <w:t xml:space="preserve"> “Thomas Rhys Evans, osf.io/</w:t>
      </w:r>
      <w:proofErr w:type="spellStart"/>
      <w:r w:rsidRPr="00CC7B8B">
        <w:t>ydmcr</w:t>
      </w:r>
      <w:proofErr w:type="spellEnd"/>
      <w:r w:rsidRPr="00CC7B8B">
        <w:t>”. In the event of the Stage 1 protocol receiving in-</w:t>
      </w:r>
      <w:proofErr w:type="gramStart"/>
      <w:r w:rsidRPr="00CC7B8B">
        <w:t>principle</w:t>
      </w:r>
      <w:proofErr w:type="gramEnd"/>
      <w:r w:rsidRPr="00CC7B8B">
        <w:t xml:space="preserv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3F6D28">
      <w:pPr>
        <w:pStyle w:val="ListParagraph"/>
      </w:pPr>
    </w:p>
    <w:p w14:paraId="336D88AD" w14:textId="7FB8E1C1" w:rsidR="006406FE" w:rsidRPr="00CC7B8B" w:rsidRDefault="006406FE" w:rsidP="003F6D28">
      <w:pPr>
        <w:pStyle w:val="ListParagraph"/>
      </w:pPr>
      <w:r w:rsidRPr="00CC7B8B">
        <w:t>If the submission achieves Stage 1 in-</w:t>
      </w:r>
      <w:proofErr w:type="gramStart"/>
      <w:r w:rsidRPr="00CC7B8B">
        <w:t>principle</w:t>
      </w:r>
      <w:proofErr w:type="gramEnd"/>
      <w:r w:rsidRPr="00CC7B8B">
        <w:t xml:space="preserve"> acceptance, authors can instruct the journal to either make the registered Stage 1 manuscript immediately public on the OSF or instead register it under a private embargo for up to 4 years from the date of registration. If authors choose a private embargo, the embargo will be released and the registered protocol made public when any one of the following conditions are met: (a) submission of the Stage 2 manuscript; (b) withdrawal of the submission after in-</w:t>
      </w:r>
      <w:proofErr w:type="gramStart"/>
      <w:r w:rsidRPr="00CC7B8B">
        <w:t>principle</w:t>
      </w:r>
      <w:proofErr w:type="gramEnd"/>
      <w:r w:rsidRPr="00CC7B8B">
        <w:t xml:space="preserve"> acceptance and consequent triggering of a Withdrawn Registration (see Q5); or (c) natural expiry of the embargo period. Please choose the authors’ preferred method of registration following Stage 1 in-</w:t>
      </w:r>
      <w:proofErr w:type="gramStart"/>
      <w:r w:rsidRPr="00CC7B8B">
        <w:t>principle</w:t>
      </w:r>
      <w:proofErr w:type="gramEnd"/>
      <w:r w:rsidRPr="00CC7B8B">
        <w:t xml:space="preserve"> acceptance: Made public immediately OR Under private embargo. If choosing a private embargo please enter the duration of the embargo following in-</w:t>
      </w:r>
      <w:proofErr w:type="gramStart"/>
      <w:r w:rsidRPr="00CC7B8B">
        <w:t>principle</w:t>
      </w:r>
      <w:proofErr w:type="gramEnd"/>
      <w:r w:rsidRPr="00CC7B8B">
        <w:t xml:space="preserve"> acceptance. This can be specified either as a duration (</w:t>
      </w:r>
      <w:proofErr w:type="gramStart"/>
      <w:r w:rsidRPr="00CC7B8B">
        <w:t>e.g.</w:t>
      </w:r>
      <w:proofErr w:type="gramEnd"/>
      <w:r w:rsidRPr="00CC7B8B">
        <w:t xml:space="preserve">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3F6D28">
      <w:pPr>
        <w:pStyle w:val="ListParagraph"/>
        <w:numPr>
          <w:ilvl w:val="0"/>
          <w:numId w:val="1"/>
        </w:numPr>
      </w:pPr>
      <w:r w:rsidRPr="00CC7B8B">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3F6D28">
      <w:pPr>
        <w:pStyle w:val="ListParagraph"/>
        <w:numPr>
          <w:ilvl w:val="0"/>
          <w:numId w:val="1"/>
        </w:numPr>
      </w:pPr>
      <w:r w:rsidRPr="00CC7B8B">
        <w:t>Should Stage 1 in-</w:t>
      </w:r>
      <w:proofErr w:type="gramStart"/>
      <w:r w:rsidRPr="00CC7B8B">
        <w:t>principle</w:t>
      </w:r>
      <w:proofErr w:type="gramEnd"/>
      <w:r w:rsidRPr="00CC7B8B">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3F6D28">
      <w:pPr>
        <w:pStyle w:val="ListParagraph"/>
        <w:numPr>
          <w:ilvl w:val="0"/>
          <w:numId w:val="1"/>
        </w:numPr>
      </w:pPr>
      <w:r w:rsidRPr="00CC7B8B">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3F6D28">
      <w:pPr>
        <w:pStyle w:val="ListParagraph"/>
        <w:numPr>
          <w:ilvl w:val="0"/>
          <w:numId w:val="1"/>
        </w:numPr>
      </w:pPr>
      <w:r w:rsidRPr="00CC7B8B">
        <w:t xml:space="preserve">The authors confirm </w:t>
      </w:r>
      <w:r w:rsidRPr="00CC7B8B">
        <w:rPr>
          <w:highlight w:val="yellow"/>
        </w:rPr>
        <w:t xml:space="preserve">that the cover letter makes clear whether the authors are submitting their Stage 1 manuscript </w:t>
      </w:r>
      <w:r w:rsidRPr="00CC7B8B">
        <w:t xml:space="preserve">prior to acquiring the data </w:t>
      </w:r>
      <w:r w:rsidR="006406FE" w:rsidRPr="00CC7B8B">
        <w:t xml:space="preserve">(and if so, a confirmation that all necessary permissions to </w:t>
      </w:r>
      <w:r w:rsidR="006406FE" w:rsidRPr="00CC7B8B">
        <w:lastRenderedPageBreak/>
        <w:t xml:space="preserve">acquire and reanalyse the data have been granted by the original authors/data custodian) </w:t>
      </w:r>
      <w:r w:rsidRPr="00CC7B8B">
        <w:t xml:space="preserve">OR </w:t>
      </w:r>
      <w:r w:rsidRPr="00CC7B8B">
        <w:rPr>
          <w:highlight w:val="yellow"/>
        </w:rPr>
        <w:t>instead whether they have already acquired the data and completed the (re)analyses but with the results redacted.</w:t>
      </w:r>
    </w:p>
    <w:p w14:paraId="62345E6E" w14:textId="6C290A9C" w:rsidR="0072260D" w:rsidRPr="00CC7B8B" w:rsidRDefault="0072260D" w:rsidP="003F6D28"/>
    <w:p w14:paraId="7D88E32D" w14:textId="5E249604" w:rsidR="00E976A8" w:rsidRPr="00CC7B8B" w:rsidRDefault="00E976A8" w:rsidP="003F6D28">
      <w:r w:rsidRPr="00CC7B8B">
        <w:t xml:space="preserve">I, </w:t>
      </w:r>
      <w:r w:rsidR="00E51B20" w:rsidRPr="00CC7B8B">
        <w:t xml:space="preserve">the </w:t>
      </w:r>
      <w:r w:rsidR="00D05C47" w:rsidRPr="00CC7B8B">
        <w:t>single</w:t>
      </w:r>
      <w:r w:rsidR="00E51B20" w:rsidRPr="00CC7B8B">
        <w:t xml:space="preserve"> author, </w:t>
      </w:r>
      <w:r w:rsidRPr="00CC7B8B">
        <w:t>Ian Hussey (osf.io/</w:t>
      </w:r>
      <w:r w:rsidR="00C935FA" w:rsidRPr="00CC7B8B">
        <w:t>3kzh8</w:t>
      </w:r>
      <w:r w:rsidRPr="00CC7B8B">
        <w:t xml:space="preserve">), </w:t>
      </w:r>
      <w:r w:rsidR="00C935FA" w:rsidRPr="00CC7B8B">
        <w:t xml:space="preserve">confirm my </w:t>
      </w:r>
      <w:r w:rsidRPr="00CC7B8B">
        <w:t>agree</w:t>
      </w:r>
      <w:r w:rsidR="00C935FA" w:rsidRPr="00CC7B8B">
        <w:t xml:space="preserve">ment </w:t>
      </w:r>
      <w:r w:rsidRPr="00CC7B8B">
        <w:t>to all of the above points.</w:t>
      </w:r>
    </w:p>
    <w:sectPr w:rsidR="00E976A8" w:rsidRPr="00CC7B8B" w:rsidSect="00146175">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34B3"/>
    <w:rsid w:val="00011913"/>
    <w:rsid w:val="000119D0"/>
    <w:rsid w:val="000128DF"/>
    <w:rsid w:val="00013508"/>
    <w:rsid w:val="0001350A"/>
    <w:rsid w:val="00013AE4"/>
    <w:rsid w:val="00017296"/>
    <w:rsid w:val="000218F8"/>
    <w:rsid w:val="00021C43"/>
    <w:rsid w:val="00023292"/>
    <w:rsid w:val="00026A25"/>
    <w:rsid w:val="00027CD4"/>
    <w:rsid w:val="000314B2"/>
    <w:rsid w:val="000323B2"/>
    <w:rsid w:val="0003712A"/>
    <w:rsid w:val="000374D3"/>
    <w:rsid w:val="000377F9"/>
    <w:rsid w:val="000415FA"/>
    <w:rsid w:val="0004447F"/>
    <w:rsid w:val="00045544"/>
    <w:rsid w:val="00052449"/>
    <w:rsid w:val="000525B9"/>
    <w:rsid w:val="00061F2B"/>
    <w:rsid w:val="0006572D"/>
    <w:rsid w:val="0006583B"/>
    <w:rsid w:val="00067C1A"/>
    <w:rsid w:val="000713C8"/>
    <w:rsid w:val="0007173C"/>
    <w:rsid w:val="00072B87"/>
    <w:rsid w:val="00080D76"/>
    <w:rsid w:val="000819D9"/>
    <w:rsid w:val="000831AD"/>
    <w:rsid w:val="00084AD6"/>
    <w:rsid w:val="000879BA"/>
    <w:rsid w:val="0009015C"/>
    <w:rsid w:val="00094126"/>
    <w:rsid w:val="00094699"/>
    <w:rsid w:val="000954F4"/>
    <w:rsid w:val="000A23D1"/>
    <w:rsid w:val="000A2AE2"/>
    <w:rsid w:val="000A6649"/>
    <w:rsid w:val="000A6E4B"/>
    <w:rsid w:val="000B1677"/>
    <w:rsid w:val="000B2144"/>
    <w:rsid w:val="000B270B"/>
    <w:rsid w:val="000B51B2"/>
    <w:rsid w:val="000C4DB7"/>
    <w:rsid w:val="000C5BDB"/>
    <w:rsid w:val="000D1059"/>
    <w:rsid w:val="000D2430"/>
    <w:rsid w:val="000D68CF"/>
    <w:rsid w:val="000D6DA5"/>
    <w:rsid w:val="000D7C57"/>
    <w:rsid w:val="000D7CEC"/>
    <w:rsid w:val="000E2434"/>
    <w:rsid w:val="000E24E4"/>
    <w:rsid w:val="000E29C2"/>
    <w:rsid w:val="000F12D8"/>
    <w:rsid w:val="000F1AA0"/>
    <w:rsid w:val="000F1DBE"/>
    <w:rsid w:val="000F3D9D"/>
    <w:rsid w:val="000F43B1"/>
    <w:rsid w:val="000F4E35"/>
    <w:rsid w:val="000F5F5C"/>
    <w:rsid w:val="000F6427"/>
    <w:rsid w:val="00104D58"/>
    <w:rsid w:val="0010680E"/>
    <w:rsid w:val="00107FDA"/>
    <w:rsid w:val="001104F8"/>
    <w:rsid w:val="00111F08"/>
    <w:rsid w:val="00114258"/>
    <w:rsid w:val="001165DC"/>
    <w:rsid w:val="001175AC"/>
    <w:rsid w:val="00123A38"/>
    <w:rsid w:val="00124C89"/>
    <w:rsid w:val="00126622"/>
    <w:rsid w:val="001273F6"/>
    <w:rsid w:val="00130E5B"/>
    <w:rsid w:val="00131382"/>
    <w:rsid w:val="001326F7"/>
    <w:rsid w:val="00133C1B"/>
    <w:rsid w:val="001431F4"/>
    <w:rsid w:val="001432AC"/>
    <w:rsid w:val="00144382"/>
    <w:rsid w:val="00144468"/>
    <w:rsid w:val="00146175"/>
    <w:rsid w:val="0014685A"/>
    <w:rsid w:val="001475A1"/>
    <w:rsid w:val="00153513"/>
    <w:rsid w:val="00154563"/>
    <w:rsid w:val="00163914"/>
    <w:rsid w:val="00163E3E"/>
    <w:rsid w:val="001652A7"/>
    <w:rsid w:val="00166356"/>
    <w:rsid w:val="00167923"/>
    <w:rsid w:val="00167DAE"/>
    <w:rsid w:val="00177875"/>
    <w:rsid w:val="001813FF"/>
    <w:rsid w:val="00186FE5"/>
    <w:rsid w:val="00192DDC"/>
    <w:rsid w:val="001930F6"/>
    <w:rsid w:val="0019313A"/>
    <w:rsid w:val="001949BE"/>
    <w:rsid w:val="001A36AD"/>
    <w:rsid w:val="001B1E91"/>
    <w:rsid w:val="001B4ACA"/>
    <w:rsid w:val="001B7BBE"/>
    <w:rsid w:val="001C1A84"/>
    <w:rsid w:val="001C1DCA"/>
    <w:rsid w:val="001C36E5"/>
    <w:rsid w:val="001C378E"/>
    <w:rsid w:val="001C7252"/>
    <w:rsid w:val="001D02E4"/>
    <w:rsid w:val="001D10AC"/>
    <w:rsid w:val="001D11EA"/>
    <w:rsid w:val="001D325F"/>
    <w:rsid w:val="001D38D7"/>
    <w:rsid w:val="001D4143"/>
    <w:rsid w:val="001D6A74"/>
    <w:rsid w:val="001E1496"/>
    <w:rsid w:val="001E19B4"/>
    <w:rsid w:val="001E1E17"/>
    <w:rsid w:val="001E78CC"/>
    <w:rsid w:val="001F4118"/>
    <w:rsid w:val="002001D3"/>
    <w:rsid w:val="00200475"/>
    <w:rsid w:val="00203362"/>
    <w:rsid w:val="002048B7"/>
    <w:rsid w:val="00204DC1"/>
    <w:rsid w:val="00205706"/>
    <w:rsid w:val="00205F41"/>
    <w:rsid w:val="00206610"/>
    <w:rsid w:val="00206637"/>
    <w:rsid w:val="002100B8"/>
    <w:rsid w:val="00213DFC"/>
    <w:rsid w:val="00214168"/>
    <w:rsid w:val="002164E2"/>
    <w:rsid w:val="00216896"/>
    <w:rsid w:val="00217153"/>
    <w:rsid w:val="0022221C"/>
    <w:rsid w:val="00224DDA"/>
    <w:rsid w:val="002255F0"/>
    <w:rsid w:val="00226E49"/>
    <w:rsid w:val="00231171"/>
    <w:rsid w:val="00232667"/>
    <w:rsid w:val="002353CA"/>
    <w:rsid w:val="00235562"/>
    <w:rsid w:val="00235649"/>
    <w:rsid w:val="00235B77"/>
    <w:rsid w:val="00235EAA"/>
    <w:rsid w:val="00243714"/>
    <w:rsid w:val="002506A8"/>
    <w:rsid w:val="002514D5"/>
    <w:rsid w:val="00254E71"/>
    <w:rsid w:val="00257BD3"/>
    <w:rsid w:val="0026116A"/>
    <w:rsid w:val="002616D0"/>
    <w:rsid w:val="00261AE1"/>
    <w:rsid w:val="00261AE7"/>
    <w:rsid w:val="0026226A"/>
    <w:rsid w:val="00267892"/>
    <w:rsid w:val="00272422"/>
    <w:rsid w:val="00275020"/>
    <w:rsid w:val="00275A04"/>
    <w:rsid w:val="00276268"/>
    <w:rsid w:val="00282FBB"/>
    <w:rsid w:val="00284576"/>
    <w:rsid w:val="002850DA"/>
    <w:rsid w:val="002874E7"/>
    <w:rsid w:val="00287689"/>
    <w:rsid w:val="002900B2"/>
    <w:rsid w:val="002913A6"/>
    <w:rsid w:val="002928AB"/>
    <w:rsid w:val="00292B1C"/>
    <w:rsid w:val="00293E80"/>
    <w:rsid w:val="0029623A"/>
    <w:rsid w:val="00296320"/>
    <w:rsid w:val="00297066"/>
    <w:rsid w:val="0029741A"/>
    <w:rsid w:val="002A1989"/>
    <w:rsid w:val="002A329B"/>
    <w:rsid w:val="002A4524"/>
    <w:rsid w:val="002A6DBB"/>
    <w:rsid w:val="002B3973"/>
    <w:rsid w:val="002B6DB3"/>
    <w:rsid w:val="002B790E"/>
    <w:rsid w:val="002B7DC4"/>
    <w:rsid w:val="002C36CC"/>
    <w:rsid w:val="002C5358"/>
    <w:rsid w:val="002C57B0"/>
    <w:rsid w:val="002D0D8F"/>
    <w:rsid w:val="002D233D"/>
    <w:rsid w:val="002D34A9"/>
    <w:rsid w:val="002D4F5B"/>
    <w:rsid w:val="002D5E0C"/>
    <w:rsid w:val="002D7954"/>
    <w:rsid w:val="002E3735"/>
    <w:rsid w:val="002E558B"/>
    <w:rsid w:val="002E6130"/>
    <w:rsid w:val="002F0273"/>
    <w:rsid w:val="002F06BD"/>
    <w:rsid w:val="002F1558"/>
    <w:rsid w:val="002F1FF1"/>
    <w:rsid w:val="002F2881"/>
    <w:rsid w:val="002F3183"/>
    <w:rsid w:val="002F3892"/>
    <w:rsid w:val="002F4A2E"/>
    <w:rsid w:val="00300368"/>
    <w:rsid w:val="00300E5D"/>
    <w:rsid w:val="0030349F"/>
    <w:rsid w:val="00305082"/>
    <w:rsid w:val="00305BC4"/>
    <w:rsid w:val="00306549"/>
    <w:rsid w:val="00306D45"/>
    <w:rsid w:val="00306F43"/>
    <w:rsid w:val="0030705A"/>
    <w:rsid w:val="003117BB"/>
    <w:rsid w:val="003124FF"/>
    <w:rsid w:val="003134CD"/>
    <w:rsid w:val="003147BE"/>
    <w:rsid w:val="00323377"/>
    <w:rsid w:val="00325F71"/>
    <w:rsid w:val="003264B6"/>
    <w:rsid w:val="00326B56"/>
    <w:rsid w:val="00326F0A"/>
    <w:rsid w:val="0033061C"/>
    <w:rsid w:val="00332DED"/>
    <w:rsid w:val="003351C0"/>
    <w:rsid w:val="00345876"/>
    <w:rsid w:val="003469FC"/>
    <w:rsid w:val="00347726"/>
    <w:rsid w:val="0035022A"/>
    <w:rsid w:val="003514C3"/>
    <w:rsid w:val="0035173C"/>
    <w:rsid w:val="0035720E"/>
    <w:rsid w:val="00360494"/>
    <w:rsid w:val="0036441B"/>
    <w:rsid w:val="00364AB9"/>
    <w:rsid w:val="003665AD"/>
    <w:rsid w:val="00372AE6"/>
    <w:rsid w:val="00374ED6"/>
    <w:rsid w:val="00375AA0"/>
    <w:rsid w:val="00380AE1"/>
    <w:rsid w:val="00383573"/>
    <w:rsid w:val="00383AAD"/>
    <w:rsid w:val="003902DF"/>
    <w:rsid w:val="003920AD"/>
    <w:rsid w:val="003924CA"/>
    <w:rsid w:val="00393159"/>
    <w:rsid w:val="003932AB"/>
    <w:rsid w:val="003941BE"/>
    <w:rsid w:val="003948BE"/>
    <w:rsid w:val="00395801"/>
    <w:rsid w:val="00397BF5"/>
    <w:rsid w:val="003A00C2"/>
    <w:rsid w:val="003A056A"/>
    <w:rsid w:val="003A34D6"/>
    <w:rsid w:val="003A45E9"/>
    <w:rsid w:val="003A49F2"/>
    <w:rsid w:val="003A573F"/>
    <w:rsid w:val="003A5892"/>
    <w:rsid w:val="003A7B3D"/>
    <w:rsid w:val="003A7DFC"/>
    <w:rsid w:val="003B04DD"/>
    <w:rsid w:val="003B092A"/>
    <w:rsid w:val="003B0A2B"/>
    <w:rsid w:val="003B349D"/>
    <w:rsid w:val="003B6A41"/>
    <w:rsid w:val="003B79C2"/>
    <w:rsid w:val="003C0631"/>
    <w:rsid w:val="003C0B7B"/>
    <w:rsid w:val="003C4274"/>
    <w:rsid w:val="003C4781"/>
    <w:rsid w:val="003D060A"/>
    <w:rsid w:val="003D0A83"/>
    <w:rsid w:val="003D0F3F"/>
    <w:rsid w:val="003D1432"/>
    <w:rsid w:val="003D44EB"/>
    <w:rsid w:val="003D4EA3"/>
    <w:rsid w:val="003D54FA"/>
    <w:rsid w:val="003E1282"/>
    <w:rsid w:val="003E33AA"/>
    <w:rsid w:val="003E441F"/>
    <w:rsid w:val="003E61AA"/>
    <w:rsid w:val="003E6973"/>
    <w:rsid w:val="003E7272"/>
    <w:rsid w:val="003F13D2"/>
    <w:rsid w:val="003F36BD"/>
    <w:rsid w:val="003F3B4B"/>
    <w:rsid w:val="003F66BA"/>
    <w:rsid w:val="003F6D28"/>
    <w:rsid w:val="003F79F2"/>
    <w:rsid w:val="00402418"/>
    <w:rsid w:val="00403FF3"/>
    <w:rsid w:val="004102E1"/>
    <w:rsid w:val="00411062"/>
    <w:rsid w:val="00414539"/>
    <w:rsid w:val="00415222"/>
    <w:rsid w:val="00417B51"/>
    <w:rsid w:val="004211C3"/>
    <w:rsid w:val="004227BF"/>
    <w:rsid w:val="00422A4A"/>
    <w:rsid w:val="0042536D"/>
    <w:rsid w:val="004301FD"/>
    <w:rsid w:val="00432A18"/>
    <w:rsid w:val="004354F4"/>
    <w:rsid w:val="00435AF2"/>
    <w:rsid w:val="00437ED7"/>
    <w:rsid w:val="0044345C"/>
    <w:rsid w:val="00443584"/>
    <w:rsid w:val="0044409A"/>
    <w:rsid w:val="00445ADC"/>
    <w:rsid w:val="00447A69"/>
    <w:rsid w:val="00457050"/>
    <w:rsid w:val="00457274"/>
    <w:rsid w:val="004575C8"/>
    <w:rsid w:val="004578CA"/>
    <w:rsid w:val="00460018"/>
    <w:rsid w:val="00460692"/>
    <w:rsid w:val="004616ED"/>
    <w:rsid w:val="0046347C"/>
    <w:rsid w:val="004659A5"/>
    <w:rsid w:val="00465E45"/>
    <w:rsid w:val="00465FF2"/>
    <w:rsid w:val="004666D2"/>
    <w:rsid w:val="00466ED9"/>
    <w:rsid w:val="00472403"/>
    <w:rsid w:val="0047312C"/>
    <w:rsid w:val="004731E8"/>
    <w:rsid w:val="004768DA"/>
    <w:rsid w:val="0047723B"/>
    <w:rsid w:val="004823A4"/>
    <w:rsid w:val="00482726"/>
    <w:rsid w:val="00487E59"/>
    <w:rsid w:val="004901AB"/>
    <w:rsid w:val="004901AE"/>
    <w:rsid w:val="00490301"/>
    <w:rsid w:val="00490321"/>
    <w:rsid w:val="00491250"/>
    <w:rsid w:val="00492C3D"/>
    <w:rsid w:val="00492EF7"/>
    <w:rsid w:val="004931BD"/>
    <w:rsid w:val="00494EFE"/>
    <w:rsid w:val="00495BA1"/>
    <w:rsid w:val="004A11E5"/>
    <w:rsid w:val="004A2319"/>
    <w:rsid w:val="004A475C"/>
    <w:rsid w:val="004A4C07"/>
    <w:rsid w:val="004A569C"/>
    <w:rsid w:val="004A61B6"/>
    <w:rsid w:val="004A7DDE"/>
    <w:rsid w:val="004B1B2B"/>
    <w:rsid w:val="004B1DFC"/>
    <w:rsid w:val="004B436E"/>
    <w:rsid w:val="004B6D0F"/>
    <w:rsid w:val="004C194F"/>
    <w:rsid w:val="004C350B"/>
    <w:rsid w:val="004C46EB"/>
    <w:rsid w:val="004C54EA"/>
    <w:rsid w:val="004C65A2"/>
    <w:rsid w:val="004D304F"/>
    <w:rsid w:val="004D4AD0"/>
    <w:rsid w:val="004D5535"/>
    <w:rsid w:val="004D58F5"/>
    <w:rsid w:val="004D6BA4"/>
    <w:rsid w:val="004E221B"/>
    <w:rsid w:val="004E3B23"/>
    <w:rsid w:val="004E6040"/>
    <w:rsid w:val="004F4142"/>
    <w:rsid w:val="004F49B0"/>
    <w:rsid w:val="00500BC6"/>
    <w:rsid w:val="005030F2"/>
    <w:rsid w:val="005073CF"/>
    <w:rsid w:val="00510869"/>
    <w:rsid w:val="00510D7E"/>
    <w:rsid w:val="00511881"/>
    <w:rsid w:val="00512AE5"/>
    <w:rsid w:val="005151B9"/>
    <w:rsid w:val="00515B86"/>
    <w:rsid w:val="00515CD9"/>
    <w:rsid w:val="00516B5D"/>
    <w:rsid w:val="005202F0"/>
    <w:rsid w:val="00520CC2"/>
    <w:rsid w:val="00520D65"/>
    <w:rsid w:val="00521BF2"/>
    <w:rsid w:val="00524107"/>
    <w:rsid w:val="00525523"/>
    <w:rsid w:val="00530682"/>
    <w:rsid w:val="00531672"/>
    <w:rsid w:val="00550D8B"/>
    <w:rsid w:val="00551936"/>
    <w:rsid w:val="005530CB"/>
    <w:rsid w:val="005544D1"/>
    <w:rsid w:val="00557125"/>
    <w:rsid w:val="00563A2F"/>
    <w:rsid w:val="005650AA"/>
    <w:rsid w:val="0056553D"/>
    <w:rsid w:val="00565B71"/>
    <w:rsid w:val="005661DE"/>
    <w:rsid w:val="0057083E"/>
    <w:rsid w:val="00573927"/>
    <w:rsid w:val="0057514F"/>
    <w:rsid w:val="005808FD"/>
    <w:rsid w:val="00580926"/>
    <w:rsid w:val="00583E34"/>
    <w:rsid w:val="0058661B"/>
    <w:rsid w:val="00586929"/>
    <w:rsid w:val="00591D4B"/>
    <w:rsid w:val="00592128"/>
    <w:rsid w:val="0059237F"/>
    <w:rsid w:val="00592848"/>
    <w:rsid w:val="00597A62"/>
    <w:rsid w:val="005A0311"/>
    <w:rsid w:val="005A1B7F"/>
    <w:rsid w:val="005A2176"/>
    <w:rsid w:val="005A225A"/>
    <w:rsid w:val="005A30EB"/>
    <w:rsid w:val="005A6A59"/>
    <w:rsid w:val="005B1640"/>
    <w:rsid w:val="005C1237"/>
    <w:rsid w:val="005C3626"/>
    <w:rsid w:val="005C408F"/>
    <w:rsid w:val="005C65F3"/>
    <w:rsid w:val="005C7269"/>
    <w:rsid w:val="005D3955"/>
    <w:rsid w:val="005D3B72"/>
    <w:rsid w:val="005D57C4"/>
    <w:rsid w:val="005E17B2"/>
    <w:rsid w:val="005E5819"/>
    <w:rsid w:val="005E6648"/>
    <w:rsid w:val="005E7FA4"/>
    <w:rsid w:val="005F1938"/>
    <w:rsid w:val="005F4C5E"/>
    <w:rsid w:val="005F6D89"/>
    <w:rsid w:val="00601BAA"/>
    <w:rsid w:val="00602A37"/>
    <w:rsid w:val="00602C65"/>
    <w:rsid w:val="00605CE0"/>
    <w:rsid w:val="00606D68"/>
    <w:rsid w:val="006079D2"/>
    <w:rsid w:val="00610055"/>
    <w:rsid w:val="006104D7"/>
    <w:rsid w:val="006141C3"/>
    <w:rsid w:val="00620486"/>
    <w:rsid w:val="006208C6"/>
    <w:rsid w:val="00620B60"/>
    <w:rsid w:val="006211BC"/>
    <w:rsid w:val="00623786"/>
    <w:rsid w:val="0062422E"/>
    <w:rsid w:val="00632186"/>
    <w:rsid w:val="006324D7"/>
    <w:rsid w:val="006379D2"/>
    <w:rsid w:val="00637EF6"/>
    <w:rsid w:val="006406FE"/>
    <w:rsid w:val="00641FF6"/>
    <w:rsid w:val="00642451"/>
    <w:rsid w:val="00645316"/>
    <w:rsid w:val="00650505"/>
    <w:rsid w:val="00652A9A"/>
    <w:rsid w:val="00653769"/>
    <w:rsid w:val="0065383A"/>
    <w:rsid w:val="00654789"/>
    <w:rsid w:val="006645B6"/>
    <w:rsid w:val="00666D6B"/>
    <w:rsid w:val="00666D92"/>
    <w:rsid w:val="00671988"/>
    <w:rsid w:val="00672384"/>
    <w:rsid w:val="00672B4A"/>
    <w:rsid w:val="006732C1"/>
    <w:rsid w:val="00673B89"/>
    <w:rsid w:val="00673CE6"/>
    <w:rsid w:val="00676B55"/>
    <w:rsid w:val="006805ED"/>
    <w:rsid w:val="00684549"/>
    <w:rsid w:val="006900B7"/>
    <w:rsid w:val="00690F5B"/>
    <w:rsid w:val="0069174C"/>
    <w:rsid w:val="00694410"/>
    <w:rsid w:val="00696029"/>
    <w:rsid w:val="00696B83"/>
    <w:rsid w:val="00697598"/>
    <w:rsid w:val="00697E83"/>
    <w:rsid w:val="006A26DB"/>
    <w:rsid w:val="006A4F99"/>
    <w:rsid w:val="006A5A3B"/>
    <w:rsid w:val="006A671B"/>
    <w:rsid w:val="006B0292"/>
    <w:rsid w:val="006B2E43"/>
    <w:rsid w:val="006C086F"/>
    <w:rsid w:val="006C0A05"/>
    <w:rsid w:val="006C0CEE"/>
    <w:rsid w:val="006C0D10"/>
    <w:rsid w:val="006C21CF"/>
    <w:rsid w:val="006C452F"/>
    <w:rsid w:val="006D22AB"/>
    <w:rsid w:val="006D2D19"/>
    <w:rsid w:val="006D3397"/>
    <w:rsid w:val="006D38F0"/>
    <w:rsid w:val="006D5448"/>
    <w:rsid w:val="006D618B"/>
    <w:rsid w:val="006E24B0"/>
    <w:rsid w:val="006E335D"/>
    <w:rsid w:val="006E540C"/>
    <w:rsid w:val="006F6671"/>
    <w:rsid w:val="006F7859"/>
    <w:rsid w:val="0070182A"/>
    <w:rsid w:val="007035D9"/>
    <w:rsid w:val="00704BD7"/>
    <w:rsid w:val="007063C6"/>
    <w:rsid w:val="00712BB7"/>
    <w:rsid w:val="0071506B"/>
    <w:rsid w:val="00716DB3"/>
    <w:rsid w:val="0072155C"/>
    <w:rsid w:val="00721C67"/>
    <w:rsid w:val="0072260D"/>
    <w:rsid w:val="00723013"/>
    <w:rsid w:val="0072393D"/>
    <w:rsid w:val="00724392"/>
    <w:rsid w:val="00724811"/>
    <w:rsid w:val="00724C09"/>
    <w:rsid w:val="00726FCA"/>
    <w:rsid w:val="00730D26"/>
    <w:rsid w:val="007321DA"/>
    <w:rsid w:val="007325F0"/>
    <w:rsid w:val="00733D19"/>
    <w:rsid w:val="0073469D"/>
    <w:rsid w:val="00735A73"/>
    <w:rsid w:val="007453D1"/>
    <w:rsid w:val="00745EFD"/>
    <w:rsid w:val="007460BD"/>
    <w:rsid w:val="00746A01"/>
    <w:rsid w:val="0075176B"/>
    <w:rsid w:val="00753BD5"/>
    <w:rsid w:val="0076285C"/>
    <w:rsid w:val="00763238"/>
    <w:rsid w:val="00764184"/>
    <w:rsid w:val="00764280"/>
    <w:rsid w:val="00765F0B"/>
    <w:rsid w:val="007668ED"/>
    <w:rsid w:val="007736C1"/>
    <w:rsid w:val="00777B4A"/>
    <w:rsid w:val="00777D07"/>
    <w:rsid w:val="00781577"/>
    <w:rsid w:val="00783D0B"/>
    <w:rsid w:val="00783F03"/>
    <w:rsid w:val="007843B8"/>
    <w:rsid w:val="00787E08"/>
    <w:rsid w:val="0079396D"/>
    <w:rsid w:val="00793BD9"/>
    <w:rsid w:val="0079441D"/>
    <w:rsid w:val="007A26A3"/>
    <w:rsid w:val="007A29B9"/>
    <w:rsid w:val="007A3788"/>
    <w:rsid w:val="007A4FB2"/>
    <w:rsid w:val="007A5466"/>
    <w:rsid w:val="007A63AD"/>
    <w:rsid w:val="007A6740"/>
    <w:rsid w:val="007B2A60"/>
    <w:rsid w:val="007B2AE3"/>
    <w:rsid w:val="007B6DB9"/>
    <w:rsid w:val="007C1A8A"/>
    <w:rsid w:val="007C21F8"/>
    <w:rsid w:val="007C59F8"/>
    <w:rsid w:val="007C6545"/>
    <w:rsid w:val="007C6D8D"/>
    <w:rsid w:val="007E5FD2"/>
    <w:rsid w:val="007E6922"/>
    <w:rsid w:val="007E70B9"/>
    <w:rsid w:val="007F0539"/>
    <w:rsid w:val="007F06A2"/>
    <w:rsid w:val="007F0FAB"/>
    <w:rsid w:val="007F542E"/>
    <w:rsid w:val="007F5754"/>
    <w:rsid w:val="007F58C0"/>
    <w:rsid w:val="00801E1C"/>
    <w:rsid w:val="00802224"/>
    <w:rsid w:val="0080237A"/>
    <w:rsid w:val="00802839"/>
    <w:rsid w:val="00803B7E"/>
    <w:rsid w:val="008054B7"/>
    <w:rsid w:val="008127AA"/>
    <w:rsid w:val="00814BFA"/>
    <w:rsid w:val="0081591D"/>
    <w:rsid w:val="0082244A"/>
    <w:rsid w:val="00823D1E"/>
    <w:rsid w:val="0082624A"/>
    <w:rsid w:val="00826ECD"/>
    <w:rsid w:val="00831245"/>
    <w:rsid w:val="00834C53"/>
    <w:rsid w:val="0083666A"/>
    <w:rsid w:val="00840FB2"/>
    <w:rsid w:val="00842324"/>
    <w:rsid w:val="008425FE"/>
    <w:rsid w:val="0084332D"/>
    <w:rsid w:val="00844650"/>
    <w:rsid w:val="008458B3"/>
    <w:rsid w:val="008513BA"/>
    <w:rsid w:val="008515CC"/>
    <w:rsid w:val="00855AC7"/>
    <w:rsid w:val="008654F4"/>
    <w:rsid w:val="00870805"/>
    <w:rsid w:val="00871B4C"/>
    <w:rsid w:val="008724A5"/>
    <w:rsid w:val="00874DC3"/>
    <w:rsid w:val="00880987"/>
    <w:rsid w:val="008826E2"/>
    <w:rsid w:val="008857BA"/>
    <w:rsid w:val="00887E86"/>
    <w:rsid w:val="0089167F"/>
    <w:rsid w:val="00894DCB"/>
    <w:rsid w:val="00895CC5"/>
    <w:rsid w:val="008A36B4"/>
    <w:rsid w:val="008A4B61"/>
    <w:rsid w:val="008A6EA3"/>
    <w:rsid w:val="008A7EA5"/>
    <w:rsid w:val="008C02F8"/>
    <w:rsid w:val="008D0E58"/>
    <w:rsid w:val="008E32DC"/>
    <w:rsid w:val="008E37EF"/>
    <w:rsid w:val="008E5304"/>
    <w:rsid w:val="008E7CE0"/>
    <w:rsid w:val="008F0822"/>
    <w:rsid w:val="008F0877"/>
    <w:rsid w:val="008F1826"/>
    <w:rsid w:val="008F1FF5"/>
    <w:rsid w:val="008F3009"/>
    <w:rsid w:val="008F32C9"/>
    <w:rsid w:val="008F35B9"/>
    <w:rsid w:val="008F5D45"/>
    <w:rsid w:val="00901A5C"/>
    <w:rsid w:val="00903FD1"/>
    <w:rsid w:val="009115A8"/>
    <w:rsid w:val="0091531A"/>
    <w:rsid w:val="00916B1E"/>
    <w:rsid w:val="00921C61"/>
    <w:rsid w:val="00923FD5"/>
    <w:rsid w:val="009246EF"/>
    <w:rsid w:val="0092492F"/>
    <w:rsid w:val="00926BD3"/>
    <w:rsid w:val="00931CF6"/>
    <w:rsid w:val="00933717"/>
    <w:rsid w:val="00933C23"/>
    <w:rsid w:val="0093498C"/>
    <w:rsid w:val="00936630"/>
    <w:rsid w:val="00937B38"/>
    <w:rsid w:val="009427A8"/>
    <w:rsid w:val="00945F4B"/>
    <w:rsid w:val="00946373"/>
    <w:rsid w:val="00947550"/>
    <w:rsid w:val="00947770"/>
    <w:rsid w:val="00950049"/>
    <w:rsid w:val="00952AEA"/>
    <w:rsid w:val="00953C39"/>
    <w:rsid w:val="00955E85"/>
    <w:rsid w:val="009625F3"/>
    <w:rsid w:val="0097009F"/>
    <w:rsid w:val="00972754"/>
    <w:rsid w:val="00987DC7"/>
    <w:rsid w:val="00987DD2"/>
    <w:rsid w:val="009A34C0"/>
    <w:rsid w:val="009A35BD"/>
    <w:rsid w:val="009A35FA"/>
    <w:rsid w:val="009B09C2"/>
    <w:rsid w:val="009B16A0"/>
    <w:rsid w:val="009B2777"/>
    <w:rsid w:val="009B2A95"/>
    <w:rsid w:val="009B3D60"/>
    <w:rsid w:val="009B4F34"/>
    <w:rsid w:val="009B7CEF"/>
    <w:rsid w:val="009C05C1"/>
    <w:rsid w:val="009C0657"/>
    <w:rsid w:val="009C124E"/>
    <w:rsid w:val="009C22F3"/>
    <w:rsid w:val="009C33F9"/>
    <w:rsid w:val="009D308C"/>
    <w:rsid w:val="009D35F8"/>
    <w:rsid w:val="009D6236"/>
    <w:rsid w:val="009D6E04"/>
    <w:rsid w:val="009D7405"/>
    <w:rsid w:val="009D79C9"/>
    <w:rsid w:val="009E1F68"/>
    <w:rsid w:val="009E490D"/>
    <w:rsid w:val="009E6174"/>
    <w:rsid w:val="009E680C"/>
    <w:rsid w:val="009F2642"/>
    <w:rsid w:val="009F4599"/>
    <w:rsid w:val="009F47CB"/>
    <w:rsid w:val="009F5B8E"/>
    <w:rsid w:val="00A03AC5"/>
    <w:rsid w:val="00A042AF"/>
    <w:rsid w:val="00A06E07"/>
    <w:rsid w:val="00A121DC"/>
    <w:rsid w:val="00A134BA"/>
    <w:rsid w:val="00A175AF"/>
    <w:rsid w:val="00A22623"/>
    <w:rsid w:val="00A22D26"/>
    <w:rsid w:val="00A25470"/>
    <w:rsid w:val="00A261A9"/>
    <w:rsid w:val="00A32EDE"/>
    <w:rsid w:val="00A33843"/>
    <w:rsid w:val="00A40B74"/>
    <w:rsid w:val="00A40D21"/>
    <w:rsid w:val="00A40FD5"/>
    <w:rsid w:val="00A415A5"/>
    <w:rsid w:val="00A47FB3"/>
    <w:rsid w:val="00A50703"/>
    <w:rsid w:val="00A50800"/>
    <w:rsid w:val="00A515CF"/>
    <w:rsid w:val="00A527C2"/>
    <w:rsid w:val="00A54D8E"/>
    <w:rsid w:val="00A55612"/>
    <w:rsid w:val="00A60550"/>
    <w:rsid w:val="00A6164B"/>
    <w:rsid w:val="00A63E4C"/>
    <w:rsid w:val="00A64263"/>
    <w:rsid w:val="00A64E21"/>
    <w:rsid w:val="00A658AD"/>
    <w:rsid w:val="00A674AD"/>
    <w:rsid w:val="00A7097B"/>
    <w:rsid w:val="00A71632"/>
    <w:rsid w:val="00A737AB"/>
    <w:rsid w:val="00A73C80"/>
    <w:rsid w:val="00A77217"/>
    <w:rsid w:val="00A832FE"/>
    <w:rsid w:val="00A83A3B"/>
    <w:rsid w:val="00A8755F"/>
    <w:rsid w:val="00A87C54"/>
    <w:rsid w:val="00A917AE"/>
    <w:rsid w:val="00A91D19"/>
    <w:rsid w:val="00A93C08"/>
    <w:rsid w:val="00A94B11"/>
    <w:rsid w:val="00A9575F"/>
    <w:rsid w:val="00AA270F"/>
    <w:rsid w:val="00AA2A6C"/>
    <w:rsid w:val="00AA6455"/>
    <w:rsid w:val="00AA6C68"/>
    <w:rsid w:val="00AB17B5"/>
    <w:rsid w:val="00AB2048"/>
    <w:rsid w:val="00AB2DDB"/>
    <w:rsid w:val="00AB7372"/>
    <w:rsid w:val="00AB79A9"/>
    <w:rsid w:val="00AB7AEF"/>
    <w:rsid w:val="00AC20CA"/>
    <w:rsid w:val="00AC24E0"/>
    <w:rsid w:val="00AC3AE7"/>
    <w:rsid w:val="00AC5AB3"/>
    <w:rsid w:val="00AC6FA6"/>
    <w:rsid w:val="00AC7C6E"/>
    <w:rsid w:val="00AD04A1"/>
    <w:rsid w:val="00AD29E6"/>
    <w:rsid w:val="00AE363A"/>
    <w:rsid w:val="00AE4F32"/>
    <w:rsid w:val="00AE586D"/>
    <w:rsid w:val="00AE58C9"/>
    <w:rsid w:val="00AE6220"/>
    <w:rsid w:val="00AE6A52"/>
    <w:rsid w:val="00AE700E"/>
    <w:rsid w:val="00AF4F8F"/>
    <w:rsid w:val="00AF5DF1"/>
    <w:rsid w:val="00B06E0F"/>
    <w:rsid w:val="00B07313"/>
    <w:rsid w:val="00B154F5"/>
    <w:rsid w:val="00B1567F"/>
    <w:rsid w:val="00B173D0"/>
    <w:rsid w:val="00B17F33"/>
    <w:rsid w:val="00B20682"/>
    <w:rsid w:val="00B20AA6"/>
    <w:rsid w:val="00B22B65"/>
    <w:rsid w:val="00B23FFB"/>
    <w:rsid w:val="00B24796"/>
    <w:rsid w:val="00B3254C"/>
    <w:rsid w:val="00B32717"/>
    <w:rsid w:val="00B33C2E"/>
    <w:rsid w:val="00B3734B"/>
    <w:rsid w:val="00B37C9A"/>
    <w:rsid w:val="00B37E50"/>
    <w:rsid w:val="00B40277"/>
    <w:rsid w:val="00B4157A"/>
    <w:rsid w:val="00B43CAD"/>
    <w:rsid w:val="00B44949"/>
    <w:rsid w:val="00B5050B"/>
    <w:rsid w:val="00B53353"/>
    <w:rsid w:val="00B55F46"/>
    <w:rsid w:val="00B574E0"/>
    <w:rsid w:val="00B57BF0"/>
    <w:rsid w:val="00B61E4E"/>
    <w:rsid w:val="00B6211E"/>
    <w:rsid w:val="00B62C3D"/>
    <w:rsid w:val="00B67C69"/>
    <w:rsid w:val="00B73280"/>
    <w:rsid w:val="00B755C2"/>
    <w:rsid w:val="00B80182"/>
    <w:rsid w:val="00B80A4D"/>
    <w:rsid w:val="00B81678"/>
    <w:rsid w:val="00B82BB5"/>
    <w:rsid w:val="00B86D57"/>
    <w:rsid w:val="00B87211"/>
    <w:rsid w:val="00B879CC"/>
    <w:rsid w:val="00B9122A"/>
    <w:rsid w:val="00B923AB"/>
    <w:rsid w:val="00B9306F"/>
    <w:rsid w:val="00B9418C"/>
    <w:rsid w:val="00B94B46"/>
    <w:rsid w:val="00B9597C"/>
    <w:rsid w:val="00B95E95"/>
    <w:rsid w:val="00B969C7"/>
    <w:rsid w:val="00B97057"/>
    <w:rsid w:val="00BA0606"/>
    <w:rsid w:val="00BA0906"/>
    <w:rsid w:val="00BA12A1"/>
    <w:rsid w:val="00BA1F67"/>
    <w:rsid w:val="00BA2285"/>
    <w:rsid w:val="00BA23D6"/>
    <w:rsid w:val="00BB1882"/>
    <w:rsid w:val="00BB2457"/>
    <w:rsid w:val="00BB3060"/>
    <w:rsid w:val="00BB72A5"/>
    <w:rsid w:val="00BC1230"/>
    <w:rsid w:val="00BC1458"/>
    <w:rsid w:val="00BC16B6"/>
    <w:rsid w:val="00BC3076"/>
    <w:rsid w:val="00BC3D31"/>
    <w:rsid w:val="00BC43CB"/>
    <w:rsid w:val="00BC506F"/>
    <w:rsid w:val="00BD1FB4"/>
    <w:rsid w:val="00BE09E7"/>
    <w:rsid w:val="00BE23EA"/>
    <w:rsid w:val="00BE2A94"/>
    <w:rsid w:val="00BE7C3C"/>
    <w:rsid w:val="00C01D06"/>
    <w:rsid w:val="00C03C33"/>
    <w:rsid w:val="00C05343"/>
    <w:rsid w:val="00C1011F"/>
    <w:rsid w:val="00C1226D"/>
    <w:rsid w:val="00C12652"/>
    <w:rsid w:val="00C172FA"/>
    <w:rsid w:val="00C228A3"/>
    <w:rsid w:val="00C25613"/>
    <w:rsid w:val="00C32E89"/>
    <w:rsid w:val="00C330C1"/>
    <w:rsid w:val="00C3378F"/>
    <w:rsid w:val="00C33878"/>
    <w:rsid w:val="00C338E6"/>
    <w:rsid w:val="00C35BC9"/>
    <w:rsid w:val="00C3702D"/>
    <w:rsid w:val="00C40745"/>
    <w:rsid w:val="00C41C74"/>
    <w:rsid w:val="00C429CE"/>
    <w:rsid w:val="00C44D73"/>
    <w:rsid w:val="00C4573D"/>
    <w:rsid w:val="00C46F18"/>
    <w:rsid w:val="00C54F31"/>
    <w:rsid w:val="00C5694D"/>
    <w:rsid w:val="00C6049E"/>
    <w:rsid w:val="00C626BD"/>
    <w:rsid w:val="00C65769"/>
    <w:rsid w:val="00C65D74"/>
    <w:rsid w:val="00C710B6"/>
    <w:rsid w:val="00C72363"/>
    <w:rsid w:val="00C74808"/>
    <w:rsid w:val="00C7568D"/>
    <w:rsid w:val="00C80554"/>
    <w:rsid w:val="00C84EB6"/>
    <w:rsid w:val="00C8575D"/>
    <w:rsid w:val="00C9290D"/>
    <w:rsid w:val="00C92C21"/>
    <w:rsid w:val="00C933DB"/>
    <w:rsid w:val="00C935FA"/>
    <w:rsid w:val="00C943A4"/>
    <w:rsid w:val="00C97473"/>
    <w:rsid w:val="00CA0676"/>
    <w:rsid w:val="00CA1794"/>
    <w:rsid w:val="00CA2397"/>
    <w:rsid w:val="00CA2F2D"/>
    <w:rsid w:val="00CA3233"/>
    <w:rsid w:val="00CA3459"/>
    <w:rsid w:val="00CA43BF"/>
    <w:rsid w:val="00CA6036"/>
    <w:rsid w:val="00CA75D9"/>
    <w:rsid w:val="00CA7901"/>
    <w:rsid w:val="00CB47FD"/>
    <w:rsid w:val="00CC3F10"/>
    <w:rsid w:val="00CC50EF"/>
    <w:rsid w:val="00CC72A3"/>
    <w:rsid w:val="00CC7B8B"/>
    <w:rsid w:val="00CD1F9A"/>
    <w:rsid w:val="00CD4907"/>
    <w:rsid w:val="00CD4C29"/>
    <w:rsid w:val="00CD5933"/>
    <w:rsid w:val="00CE20BA"/>
    <w:rsid w:val="00CE42B4"/>
    <w:rsid w:val="00CE4CF2"/>
    <w:rsid w:val="00CF1CE8"/>
    <w:rsid w:val="00CF6BB5"/>
    <w:rsid w:val="00CF7883"/>
    <w:rsid w:val="00D00E78"/>
    <w:rsid w:val="00D02E92"/>
    <w:rsid w:val="00D05C47"/>
    <w:rsid w:val="00D129E9"/>
    <w:rsid w:val="00D14459"/>
    <w:rsid w:val="00D16137"/>
    <w:rsid w:val="00D17707"/>
    <w:rsid w:val="00D2100C"/>
    <w:rsid w:val="00D22D68"/>
    <w:rsid w:val="00D3019A"/>
    <w:rsid w:val="00D36B5A"/>
    <w:rsid w:val="00D3749B"/>
    <w:rsid w:val="00D37B7D"/>
    <w:rsid w:val="00D37E97"/>
    <w:rsid w:val="00D446CA"/>
    <w:rsid w:val="00D450F3"/>
    <w:rsid w:val="00D54B5C"/>
    <w:rsid w:val="00D54F1E"/>
    <w:rsid w:val="00D565F6"/>
    <w:rsid w:val="00D566E1"/>
    <w:rsid w:val="00D56F1B"/>
    <w:rsid w:val="00D57928"/>
    <w:rsid w:val="00D6024A"/>
    <w:rsid w:val="00D61593"/>
    <w:rsid w:val="00D646BC"/>
    <w:rsid w:val="00D65028"/>
    <w:rsid w:val="00D65727"/>
    <w:rsid w:val="00D66523"/>
    <w:rsid w:val="00D66B12"/>
    <w:rsid w:val="00D736A0"/>
    <w:rsid w:val="00D74C78"/>
    <w:rsid w:val="00D80185"/>
    <w:rsid w:val="00D8055A"/>
    <w:rsid w:val="00D806FE"/>
    <w:rsid w:val="00D81B2A"/>
    <w:rsid w:val="00D82C5A"/>
    <w:rsid w:val="00D8360F"/>
    <w:rsid w:val="00D837AB"/>
    <w:rsid w:val="00D83A45"/>
    <w:rsid w:val="00D85166"/>
    <w:rsid w:val="00D8689F"/>
    <w:rsid w:val="00D870BC"/>
    <w:rsid w:val="00D91AD7"/>
    <w:rsid w:val="00D9395F"/>
    <w:rsid w:val="00D93E5B"/>
    <w:rsid w:val="00D96AB3"/>
    <w:rsid w:val="00D97A41"/>
    <w:rsid w:val="00DA2E35"/>
    <w:rsid w:val="00DA36CB"/>
    <w:rsid w:val="00DA4BF9"/>
    <w:rsid w:val="00DA626B"/>
    <w:rsid w:val="00DA70FA"/>
    <w:rsid w:val="00DB0409"/>
    <w:rsid w:val="00DB0EFE"/>
    <w:rsid w:val="00DB2444"/>
    <w:rsid w:val="00DB62A2"/>
    <w:rsid w:val="00DB7C3D"/>
    <w:rsid w:val="00DC0141"/>
    <w:rsid w:val="00DC0E7A"/>
    <w:rsid w:val="00DC0FC0"/>
    <w:rsid w:val="00DC1652"/>
    <w:rsid w:val="00DC2B21"/>
    <w:rsid w:val="00DC3D10"/>
    <w:rsid w:val="00DC46F8"/>
    <w:rsid w:val="00DC7D51"/>
    <w:rsid w:val="00DD0728"/>
    <w:rsid w:val="00DD12F2"/>
    <w:rsid w:val="00DD39EC"/>
    <w:rsid w:val="00DD485C"/>
    <w:rsid w:val="00DD4DD0"/>
    <w:rsid w:val="00DD57C4"/>
    <w:rsid w:val="00DD68BB"/>
    <w:rsid w:val="00DD7362"/>
    <w:rsid w:val="00DD7FB9"/>
    <w:rsid w:val="00DE0DD5"/>
    <w:rsid w:val="00DE1324"/>
    <w:rsid w:val="00DE1F41"/>
    <w:rsid w:val="00DE24E6"/>
    <w:rsid w:val="00DE3914"/>
    <w:rsid w:val="00DE3B95"/>
    <w:rsid w:val="00DF4C01"/>
    <w:rsid w:val="00DF693C"/>
    <w:rsid w:val="00E0592E"/>
    <w:rsid w:val="00E107C2"/>
    <w:rsid w:val="00E120F5"/>
    <w:rsid w:val="00E17854"/>
    <w:rsid w:val="00E22B43"/>
    <w:rsid w:val="00E25EF0"/>
    <w:rsid w:val="00E309DB"/>
    <w:rsid w:val="00E30FEA"/>
    <w:rsid w:val="00E32FB3"/>
    <w:rsid w:val="00E331D9"/>
    <w:rsid w:val="00E34348"/>
    <w:rsid w:val="00E35176"/>
    <w:rsid w:val="00E36656"/>
    <w:rsid w:val="00E36758"/>
    <w:rsid w:val="00E40521"/>
    <w:rsid w:val="00E4064A"/>
    <w:rsid w:val="00E407A6"/>
    <w:rsid w:val="00E42B29"/>
    <w:rsid w:val="00E42BEC"/>
    <w:rsid w:val="00E4740D"/>
    <w:rsid w:val="00E519F6"/>
    <w:rsid w:val="00E51B20"/>
    <w:rsid w:val="00E52617"/>
    <w:rsid w:val="00E56539"/>
    <w:rsid w:val="00E60D47"/>
    <w:rsid w:val="00E61CD3"/>
    <w:rsid w:val="00E61E7F"/>
    <w:rsid w:val="00E621B5"/>
    <w:rsid w:val="00E64CC9"/>
    <w:rsid w:val="00E7213D"/>
    <w:rsid w:val="00E72859"/>
    <w:rsid w:val="00E72FBB"/>
    <w:rsid w:val="00E81D38"/>
    <w:rsid w:val="00E83BE1"/>
    <w:rsid w:val="00E915D8"/>
    <w:rsid w:val="00E922C9"/>
    <w:rsid w:val="00E93EBF"/>
    <w:rsid w:val="00E96F65"/>
    <w:rsid w:val="00E972A5"/>
    <w:rsid w:val="00E976A8"/>
    <w:rsid w:val="00EA01B7"/>
    <w:rsid w:val="00EA5AF0"/>
    <w:rsid w:val="00EA6E1F"/>
    <w:rsid w:val="00EB3D58"/>
    <w:rsid w:val="00EB7476"/>
    <w:rsid w:val="00EB770C"/>
    <w:rsid w:val="00EB7E2F"/>
    <w:rsid w:val="00EC1D7D"/>
    <w:rsid w:val="00EC3244"/>
    <w:rsid w:val="00EC5C6D"/>
    <w:rsid w:val="00EC5CF6"/>
    <w:rsid w:val="00ED18BD"/>
    <w:rsid w:val="00ED1A36"/>
    <w:rsid w:val="00ED5CE9"/>
    <w:rsid w:val="00ED704D"/>
    <w:rsid w:val="00ED76E7"/>
    <w:rsid w:val="00EE08F2"/>
    <w:rsid w:val="00EE4439"/>
    <w:rsid w:val="00EE5120"/>
    <w:rsid w:val="00EE62C9"/>
    <w:rsid w:val="00EE6821"/>
    <w:rsid w:val="00EE7A10"/>
    <w:rsid w:val="00EF0391"/>
    <w:rsid w:val="00EF4662"/>
    <w:rsid w:val="00EF59BC"/>
    <w:rsid w:val="00F0017C"/>
    <w:rsid w:val="00F00792"/>
    <w:rsid w:val="00F06BD3"/>
    <w:rsid w:val="00F10ECC"/>
    <w:rsid w:val="00F12C97"/>
    <w:rsid w:val="00F14324"/>
    <w:rsid w:val="00F17F41"/>
    <w:rsid w:val="00F20C2B"/>
    <w:rsid w:val="00F22E2B"/>
    <w:rsid w:val="00F257CD"/>
    <w:rsid w:val="00F25DB5"/>
    <w:rsid w:val="00F30EC2"/>
    <w:rsid w:val="00F33E7E"/>
    <w:rsid w:val="00F34996"/>
    <w:rsid w:val="00F36073"/>
    <w:rsid w:val="00F36C1A"/>
    <w:rsid w:val="00F36EDB"/>
    <w:rsid w:val="00F37457"/>
    <w:rsid w:val="00F37F07"/>
    <w:rsid w:val="00F41BED"/>
    <w:rsid w:val="00F42820"/>
    <w:rsid w:val="00F42F75"/>
    <w:rsid w:val="00F445C5"/>
    <w:rsid w:val="00F506A8"/>
    <w:rsid w:val="00F549D7"/>
    <w:rsid w:val="00F5735D"/>
    <w:rsid w:val="00F57474"/>
    <w:rsid w:val="00F57ADF"/>
    <w:rsid w:val="00F57C5F"/>
    <w:rsid w:val="00F6061A"/>
    <w:rsid w:val="00F6189F"/>
    <w:rsid w:val="00F6212C"/>
    <w:rsid w:val="00F63446"/>
    <w:rsid w:val="00F64D68"/>
    <w:rsid w:val="00F659C2"/>
    <w:rsid w:val="00F67A38"/>
    <w:rsid w:val="00F716DE"/>
    <w:rsid w:val="00F7326F"/>
    <w:rsid w:val="00F745BD"/>
    <w:rsid w:val="00F74C45"/>
    <w:rsid w:val="00F751DC"/>
    <w:rsid w:val="00F7582D"/>
    <w:rsid w:val="00F80243"/>
    <w:rsid w:val="00F81974"/>
    <w:rsid w:val="00F834AF"/>
    <w:rsid w:val="00F86FB1"/>
    <w:rsid w:val="00F8701B"/>
    <w:rsid w:val="00F871B7"/>
    <w:rsid w:val="00F8750A"/>
    <w:rsid w:val="00F920A9"/>
    <w:rsid w:val="00F940A0"/>
    <w:rsid w:val="00F94FDE"/>
    <w:rsid w:val="00F95114"/>
    <w:rsid w:val="00F97113"/>
    <w:rsid w:val="00FA16AB"/>
    <w:rsid w:val="00FA3C97"/>
    <w:rsid w:val="00FA5560"/>
    <w:rsid w:val="00FB29F5"/>
    <w:rsid w:val="00FB3320"/>
    <w:rsid w:val="00FB6CD1"/>
    <w:rsid w:val="00FB7C1E"/>
    <w:rsid w:val="00FC4DDE"/>
    <w:rsid w:val="00FC57A7"/>
    <w:rsid w:val="00FC5B76"/>
    <w:rsid w:val="00FD129E"/>
    <w:rsid w:val="00FD32D0"/>
    <w:rsid w:val="00FD4153"/>
    <w:rsid w:val="00FD43BB"/>
    <w:rsid w:val="00FE5D08"/>
    <w:rsid w:val="00FE7791"/>
    <w:rsid w:val="00FF20DF"/>
    <w:rsid w:val="00FF2D3C"/>
    <w:rsid w:val="00FF422B"/>
    <w:rsid w:val="00FF4588"/>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D28"/>
    <w:pPr>
      <w:ind w:firstLine="360"/>
    </w:pPr>
    <w:rPr>
      <w:rFonts w:asciiTheme="majorHAnsi" w:eastAsia="Times New Roman" w:hAnsiTheme="majorHAnsi" w:cstheme="majorHAnsi"/>
      <w:color w:val="000000"/>
      <w:sz w:val="20"/>
      <w:szCs w:val="20"/>
    </w:rPr>
  </w:style>
  <w:style w:type="paragraph" w:styleId="Heading1">
    <w:name w:val="heading 1"/>
    <w:basedOn w:val="Normal"/>
    <w:next w:val="Normal"/>
    <w:link w:val="Heading1Char"/>
    <w:uiPriority w:val="9"/>
    <w:qFormat/>
    <w:rsid w:val="00414539"/>
    <w:pPr>
      <w:ind w:firstLine="0"/>
      <w:outlineLvl w:val="0"/>
    </w:pPr>
    <w:rPr>
      <w:b/>
      <w:bCs/>
    </w:rPr>
  </w:style>
  <w:style w:type="paragraph" w:styleId="Heading2">
    <w:name w:val="heading 2"/>
    <w:basedOn w:val="Normal"/>
    <w:next w:val="Normal"/>
    <w:link w:val="Heading2Char"/>
    <w:uiPriority w:val="9"/>
    <w:unhideWhenUsed/>
    <w:qFormat/>
    <w:rsid w:val="00C46F18"/>
    <w:pPr>
      <w:outlineLvl w:val="1"/>
    </w:pPr>
    <w:rPr>
      <w:b/>
      <w:bCs/>
    </w:rPr>
  </w:style>
  <w:style w:type="paragraph" w:styleId="Heading3">
    <w:name w:val="heading 3"/>
    <w:basedOn w:val="Heading2"/>
    <w:next w:val="Normal"/>
    <w:link w:val="Heading3Char"/>
    <w:uiPriority w:val="9"/>
    <w:unhideWhenUsed/>
    <w:qFormat/>
    <w:rsid w:val="00E72FBB"/>
    <w:pPr>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414539"/>
    <w:rPr>
      <w:rFonts w:asciiTheme="majorHAnsi" w:eastAsia="Times New Roman" w:hAnsiTheme="majorHAnsi" w:cstheme="majorHAnsi"/>
      <w:b/>
      <w:bCs/>
      <w:color w:val="000000"/>
      <w:sz w:val="20"/>
      <w:szCs w:val="20"/>
    </w:rPr>
  </w:style>
  <w:style w:type="character" w:customStyle="1" w:styleId="Heading2Char">
    <w:name w:val="Heading 2 Char"/>
    <w:basedOn w:val="DefaultParagraphFont"/>
    <w:link w:val="Heading2"/>
    <w:uiPriority w:val="9"/>
    <w:rsid w:val="00C46F18"/>
    <w:rPr>
      <w:rFonts w:asciiTheme="majorHAnsi" w:eastAsia="Times New Roman" w:hAnsiTheme="majorHAnsi" w:cstheme="majorHAnsi"/>
      <w:b/>
      <w:bCs/>
      <w:color w:val="000000"/>
      <w:sz w:val="20"/>
      <w:szCs w:val="20"/>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sz w:val="18"/>
      <w:szCs w:val="18"/>
    </w:rPr>
  </w:style>
  <w:style w:type="character" w:customStyle="1" w:styleId="Heading3Char">
    <w:name w:val="Heading 3 Char"/>
    <w:basedOn w:val="DefaultParagraphFont"/>
    <w:link w:val="Heading3"/>
    <w:uiPriority w:val="9"/>
    <w:rsid w:val="00E72FBB"/>
    <w:rPr>
      <w:rFonts w:asciiTheme="majorHAnsi" w:eastAsia="Times New Roman" w:hAnsiTheme="majorHAnsi" w:cstheme="majorHAnsi"/>
      <w:b/>
      <w:bCs/>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50545">
      <w:bodyDiv w:val="1"/>
      <w:marLeft w:val="0"/>
      <w:marRight w:val="0"/>
      <w:marTop w:val="0"/>
      <w:marBottom w:val="0"/>
      <w:divBdr>
        <w:top w:val="none" w:sz="0" w:space="0" w:color="auto"/>
        <w:left w:val="none" w:sz="0" w:space="0" w:color="auto"/>
        <w:bottom w:val="none" w:sz="0" w:space="0" w:color="auto"/>
        <w:right w:val="none" w:sz="0" w:space="0" w:color="auto"/>
      </w:divBdr>
    </w:div>
    <w:div w:id="437405723">
      <w:bodyDiv w:val="1"/>
      <w:marLeft w:val="0"/>
      <w:marRight w:val="0"/>
      <w:marTop w:val="0"/>
      <w:marBottom w:val="0"/>
      <w:divBdr>
        <w:top w:val="none" w:sz="0" w:space="0" w:color="auto"/>
        <w:left w:val="none" w:sz="0" w:space="0" w:color="auto"/>
        <w:bottom w:val="none" w:sz="0" w:space="0" w:color="auto"/>
        <w:right w:val="none" w:sz="0" w:space="0" w:color="auto"/>
      </w:divBdr>
    </w:div>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36374160">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5646">
      <w:bodyDiv w:val="1"/>
      <w:marLeft w:val="0"/>
      <w:marRight w:val="0"/>
      <w:marTop w:val="0"/>
      <w:marBottom w:val="0"/>
      <w:divBdr>
        <w:top w:val="none" w:sz="0" w:space="0" w:color="auto"/>
        <w:left w:val="none" w:sz="0" w:space="0" w:color="auto"/>
        <w:bottom w:val="none" w:sz="0" w:space="0" w:color="auto"/>
        <w:right w:val="none" w:sz="0" w:space="0" w:color="auto"/>
      </w:divBdr>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833040">
      <w:bodyDiv w:val="1"/>
      <w:marLeft w:val="0"/>
      <w:marRight w:val="0"/>
      <w:marTop w:val="0"/>
      <w:marBottom w:val="0"/>
      <w:divBdr>
        <w:top w:val="none" w:sz="0" w:space="0" w:color="auto"/>
        <w:left w:val="none" w:sz="0" w:space="0" w:color="auto"/>
        <w:bottom w:val="none" w:sz="0" w:space="0" w:color="auto"/>
        <w:right w:val="none" w:sz="0" w:space="0" w:color="auto"/>
      </w:divBdr>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TotalTime>
  <Pages>11</Pages>
  <Words>10755</Words>
  <Characters>61308</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Microsoft Office User</cp:lastModifiedBy>
  <cp:revision>1596</cp:revision>
  <dcterms:created xsi:type="dcterms:W3CDTF">2022-08-11T11:20:00Z</dcterms:created>
  <dcterms:modified xsi:type="dcterms:W3CDTF">2022-08-23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SkAzKQY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